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B36741B" w14:textId="77777777" w:rsidR="004C78DF" w:rsidRPr="004C78DF" w:rsidRDefault="004C78DF" w:rsidP="004C78DF">
      <w:pPr>
        <w:rPr>
          <w:rFonts w:ascii="Times New Roman" w:hAnsi="Times New Roman" w:cs="Times New Roman"/>
          <w:sz w:val="20"/>
          <w:szCs w:val="20"/>
        </w:rPr>
      </w:pPr>
      <w:r w:rsidRPr="004C78DF">
        <w:rPr>
          <w:rFonts w:ascii="Times New Roman" w:hAnsi="Times New Roman" w:cs="Times New Roman"/>
          <w:sz w:val="20"/>
          <w:szCs w:val="20"/>
        </w:rPr>
        <w:t xml:space="preserve">Table S1. Biomass equations of woody species within the HF </w:t>
      </w:r>
      <w:proofErr w:type="spellStart"/>
      <w:r w:rsidRPr="004C78DF">
        <w:rPr>
          <w:rFonts w:ascii="Times New Roman" w:hAnsi="Times New Roman" w:cs="Times New Roman"/>
          <w:sz w:val="20"/>
          <w:szCs w:val="20"/>
        </w:rPr>
        <w:t>ForestGEO</w:t>
      </w:r>
      <w:proofErr w:type="spellEnd"/>
      <w:r w:rsidRPr="004C78DF">
        <w:rPr>
          <w:rFonts w:ascii="Times New Roman" w:hAnsi="Times New Roman" w:cs="Times New Roman"/>
          <w:sz w:val="20"/>
          <w:szCs w:val="20"/>
        </w:rPr>
        <w:t xml:space="preserve"> plot. bm = biomass (kg), </w:t>
      </w:r>
      <w:proofErr w:type="spellStart"/>
      <w:r w:rsidRPr="004C78DF">
        <w:rPr>
          <w:rFonts w:ascii="Times New Roman" w:hAnsi="Times New Roman" w:cs="Times New Roman"/>
          <w:smallCaps/>
          <w:sz w:val="20"/>
          <w:szCs w:val="20"/>
        </w:rPr>
        <w:t>dbh</w:t>
      </w:r>
      <w:proofErr w:type="spellEnd"/>
      <w:r w:rsidRPr="004C78DF">
        <w:rPr>
          <w:rFonts w:ascii="Times New Roman" w:hAnsi="Times New Roman" w:cs="Times New Roman"/>
          <w:sz w:val="20"/>
          <w:szCs w:val="20"/>
        </w:rPr>
        <w:t xml:space="preserve"> = diameter at breast height (cm). </w:t>
      </w:r>
    </w:p>
    <w:tbl>
      <w:tblPr>
        <w:tblW w:w="10710" w:type="dxa"/>
        <w:tblLook w:val="0660" w:firstRow="1" w:lastRow="1" w:firstColumn="0" w:lastColumn="0" w:noHBand="1" w:noVBand="1"/>
      </w:tblPr>
      <w:tblGrid>
        <w:gridCol w:w="2610"/>
        <w:gridCol w:w="4140"/>
        <w:gridCol w:w="3960"/>
      </w:tblGrid>
      <w:tr w:rsidR="004C78DF" w:rsidRPr="004C78DF" w14:paraId="22EE1548" w14:textId="77777777" w:rsidTr="00412D52">
        <w:trPr>
          <w:trHeight w:val="300"/>
        </w:trPr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10D7E5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pecies</w:t>
            </w:r>
          </w:p>
        </w:tc>
        <w:tc>
          <w:tcPr>
            <w:tcW w:w="41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374CD9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quation</w:t>
            </w:r>
          </w:p>
        </w:tc>
        <w:tc>
          <w:tcPr>
            <w:tcW w:w="3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8C06CE" w14:textId="77777777" w:rsidR="004C78DF" w:rsidRPr="004C78DF" w:rsidRDefault="004C78DF" w:rsidP="00B746A3">
            <w:pPr>
              <w:spacing w:after="0" w:line="240" w:lineRule="auto"/>
              <w:ind w:right="262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ference</w:t>
            </w:r>
          </w:p>
        </w:tc>
      </w:tr>
      <w:tr w:rsidR="004C78DF" w:rsidRPr="004C78DF" w14:paraId="5E94D4A7" w14:textId="77777777" w:rsidTr="00B746A3">
        <w:trPr>
          <w:trHeight w:val="300"/>
        </w:trPr>
        <w:tc>
          <w:tcPr>
            <w:tcW w:w="26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33C28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Acer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pensylvanicum</w:t>
            </w:r>
            <w:proofErr w:type="spellEnd"/>
          </w:p>
        </w:tc>
        <w:tc>
          <w:tcPr>
            <w:tcW w:w="41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78B91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 = (exp(7.227+1.6478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/2.54)))/1000</w:t>
            </w:r>
          </w:p>
        </w:tc>
        <w:tc>
          <w:tcPr>
            <w:tcW w:w="3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22CFE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Jenkins&lt;/Author&gt;&lt;Year&gt;2004&lt;/Year&gt;&lt;RecNum&gt;359&lt;/RecNum&gt;&lt;DisplayText&gt;(Jenkins et al. 2004)&lt;/DisplayText&gt;&lt;record&gt;&lt;rec-number&gt;359&lt;/rec-number&gt;&lt;foreign-keys&gt;&lt;key app="EN" db-id="rdt5eaxwb9twf5exevjx22e2f55fvx05zfx9" timestamp="1544045836"&gt;359&lt;/key&gt;&lt;/foreign-keys&gt;&lt;ref-type name="Journal Article"&gt;17&lt;/ref-type&gt;&lt;contributors&gt;&lt;authors&gt;&lt;author&gt;Jenkins, Jennifer C&lt;/author&gt;&lt;author&gt;Chojnacky, David C&lt;/author&gt;&lt;author&gt;Heath, Linda S&lt;/author&gt;&lt;author&gt;Birdsey, Richard A&lt;/author&gt;&lt;/authors&gt;&lt;/contributors&gt;&lt;titles&gt;&lt;title&gt;Comprehensive database of diameter-based biomass regressions for North American tree species&lt;/title&gt;&lt;secondary-title&gt;Gen. Tech. Rep. NE-319. Newtown Square, PA: US Department of Agriculture, Forest Service, Northeastern Research Station. 45 p.[1 CD-ROM].&lt;/secondary-title&gt;&lt;/titles&gt;&lt;periodical&gt;&lt;full-title&gt;Gen. Tech. Rep. NE-319. Newtown Square, PA: US Department of Agriculture, Forest Service, Northeastern Research Station. 45 p.[1 CD-ROM].&lt;/full-title&gt;&lt;/periodical&gt;&lt;volume&gt;319&lt;/volume&gt;&lt;dates&gt;&lt;year&gt;2004&lt;/year&gt;&lt;/dates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Jenkins et al. 2004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8DF" w:rsidRPr="004C78DF" w14:paraId="4235D266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EF658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Acer rubrum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D421E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=-2.2202 + 2.3922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E62ED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inzi&lt;/Author&gt;&lt;Year&gt;2020&lt;/Year&gt;&lt;RecNum&gt;538&lt;/RecNum&gt;&lt;DisplayText&gt;(Finzi et al. 2020)&lt;/DisplayText&gt;&lt;record&gt;&lt;rec-number&gt;538&lt;/rec-number&gt;&lt;foreign-keys&gt;&lt;key app="EN" db-id="rdt5eaxwb9twf5exevjx22e2f55fvx05zfx9" timestamp="1602697927"&gt;538&lt;/key&gt;&lt;/foreign-keys&gt;&lt;ref-type name="Journal Article"&gt;17&lt;/ref-type&gt;&lt;contributors&gt;&lt;authors&gt;&lt;author&gt;Finzi, Adrien C.&lt;/author&gt;&lt;author&gt;Giasson, Marc-André&lt;/author&gt;&lt;author&gt;Barker Plotkin, Audrey A.&lt;/author&gt;&lt;author&gt;Aber, John D.&lt;/author&gt;&lt;author&gt;Boose, Emery R.&lt;/author&gt;&lt;author&gt;Davidson, Eric A.&lt;/author&gt;&lt;author&gt;Dietze, Michael C.&lt;/author&gt;&lt;author&gt;Ellison, Aaron M.&lt;/author&gt;&lt;author&gt;Frey, Serita D.&lt;/author&gt;&lt;author&gt;Goldman, Evan&lt;/author&gt;&lt;author&gt;Keenan, Trevor F.&lt;/author&gt;&lt;author&gt;Melillo, Jerry M.&lt;/author&gt;&lt;author&gt;Munger, J. William&lt;/author&gt;&lt;author&gt;Nadelhoffer, Knute J.&lt;/author&gt;&lt;author&gt;Ollinger, Scott V.&lt;/author&gt;&lt;author&gt;Orwig, David A.&lt;/author&gt;&lt;author&gt;Pederson, Neil&lt;/author&gt;&lt;author&gt;Richardson, Andrew D.&lt;/author&gt;&lt;author&gt;Savage, Kathleen&lt;/author&gt;&lt;author&gt;Tang, Jianwu&lt;/author&gt;&lt;author&gt;Thompson, Jonathan R.&lt;/author&gt;&lt;author&gt;Williams, Christopher A.&lt;/author&gt;&lt;author&gt;Wofsy, Steven C.&lt;/author&gt;&lt;author&gt;Zhou, Zaixing&lt;/author&gt;&lt;author&gt;Foster, David R.&lt;/author&gt;&lt;/authors&gt;&lt;/contributors&gt;&lt;titles&gt;&lt;title&gt;Carbon budget of the Harvard Forest Long-Term Ecological Research site: pattern, process, and response to global change&lt;/title&gt;&lt;secondary-title&gt;Ecological Monographs&lt;/secondary-title&gt;&lt;/titles&gt;&lt;periodical&gt;&lt;full-title&gt;Ecological Monographs&lt;/full-title&gt;&lt;/periodical&gt;&lt;volume&gt;In Press&lt;/volume&gt;&lt;number&gt;n/a&lt;/number&gt;&lt;dates&gt;&lt;year&gt;2020&lt;/year&gt;&lt;/dates&gt;&lt;isbn&gt;0012-9615&lt;/isbn&gt;&lt;urls&gt;&lt;related-urls&gt;&lt;url&gt;https://esajournals.onlinelibrary.wiley.com/doi/abs/10.1002/ecm.1423&lt;/url&gt;&lt;/related-urls&gt;&lt;/urls&gt;&lt;electronic-resource-num&gt;10.1002/ecm.1423&lt;/electronic-resource-num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Finzi et al. 202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625FCDC4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564A7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Acer saccharum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32D18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=-1.291 + 2.219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59DB3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inzi&lt;/Author&gt;&lt;Year&gt;2020&lt;/Year&gt;&lt;RecNum&gt;538&lt;/RecNum&gt;&lt;DisplayText&gt;(Finzi et al. 2020)&lt;/DisplayText&gt;&lt;record&gt;&lt;rec-number&gt;538&lt;/rec-number&gt;&lt;foreign-keys&gt;&lt;key app="EN" db-id="rdt5eaxwb9twf5exevjx22e2f55fvx05zfx9" timestamp="1602697927"&gt;538&lt;/key&gt;&lt;/foreign-keys&gt;&lt;ref-type name="Journal Article"&gt;17&lt;/ref-type&gt;&lt;contributors&gt;&lt;authors&gt;&lt;author&gt;Finzi, Adrien C.&lt;/author&gt;&lt;author&gt;Giasson, Marc-André&lt;/author&gt;&lt;author&gt;Barker Plotkin, Audrey A.&lt;/author&gt;&lt;author&gt;Aber, John D.&lt;/author&gt;&lt;author&gt;Boose, Emery R.&lt;/author&gt;&lt;author&gt;Davidson, Eric A.&lt;/author&gt;&lt;author&gt;Dietze, Michael C.&lt;/author&gt;&lt;author&gt;Ellison, Aaron M.&lt;/author&gt;&lt;author&gt;Frey, Serita D.&lt;/author&gt;&lt;author&gt;Goldman, Evan&lt;/author&gt;&lt;author&gt;Keenan, Trevor F.&lt;/author&gt;&lt;author&gt;Melillo, Jerry M.&lt;/author&gt;&lt;author&gt;Munger, J. William&lt;/author&gt;&lt;author&gt;Nadelhoffer, Knute J.&lt;/author&gt;&lt;author&gt;Ollinger, Scott V.&lt;/author&gt;&lt;author&gt;Orwig, David A.&lt;/author&gt;&lt;author&gt;Pederson, Neil&lt;/author&gt;&lt;author&gt;Richardson, Andrew D.&lt;/author&gt;&lt;author&gt;Savage, Kathleen&lt;/author&gt;&lt;author&gt;Tang, Jianwu&lt;/author&gt;&lt;author&gt;Thompson, Jonathan R.&lt;/author&gt;&lt;author&gt;Williams, Christopher A.&lt;/author&gt;&lt;author&gt;Wofsy, Steven C.&lt;/author&gt;&lt;author&gt;Zhou, Zaixing&lt;/author&gt;&lt;author&gt;Foster, David R.&lt;/author&gt;&lt;/authors&gt;&lt;/contributors&gt;&lt;titles&gt;&lt;title&gt;Carbon budget of the Harvard Forest Long-Term Ecological Research site: pattern, process, and response to global change&lt;/title&gt;&lt;secondary-title&gt;Ecological Monographs&lt;/secondary-title&gt;&lt;/titles&gt;&lt;periodical&gt;&lt;full-title&gt;Ecological Monographs&lt;/full-title&gt;&lt;/periodical&gt;&lt;volume&gt;In Press&lt;/volume&gt;&lt;number&gt;n/a&lt;/number&gt;&lt;dates&gt;&lt;year&gt;2020&lt;/year&gt;&lt;/dates&gt;&lt;isbn&gt;0012-9615&lt;/isbn&gt;&lt;urls&gt;&lt;related-urls&gt;&lt;url&gt;https://esajournals.onlinelibrary.wiley.com/doi/abs/10.1002/ecm.1423&lt;/url&gt;&lt;/related-urls&gt;&lt;/urls&gt;&lt;electronic-resource-num&gt;10.1002/ecm.1423&lt;/electronic-resource-num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Finzi et al. 202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36691A0E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5CE38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Acer 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nknown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4F10B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=-2.2202 + 2.3922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FFD66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Finzi&lt;/Author&gt;&lt;Year&gt;2020&lt;/Year&gt;&lt;RecNum&gt;538&lt;/RecNum&gt;&lt;DisplayText&gt;(Finzi et al. 2020)&lt;/DisplayText&gt;&lt;record&gt;&lt;rec-number&gt;538&lt;/rec-number&gt;&lt;foreign-keys&gt;&lt;key app="EN" db-id="rdt5eaxwb9twf5exevjx22e2f55fvx05zfx9" timestamp="1602697927"&gt;538&lt;/key&gt;&lt;/foreign-keys&gt;&lt;ref-type name="Journal Article"&gt;17&lt;/ref-type&gt;&lt;contributors&gt;&lt;authors&gt;&lt;author&gt;Finzi, Adrien C.&lt;/author&gt;&lt;author&gt;Giasson, Marc-André&lt;/author&gt;&lt;author&gt;Barker Plotkin, Audrey A.&lt;/author&gt;&lt;author&gt;Aber, John D.&lt;/author&gt;&lt;author&gt;Boose, Emery R.&lt;/author&gt;&lt;author&gt;Davidson, Eric A.&lt;/author&gt;&lt;author&gt;Dietze, Michael C.&lt;/author&gt;&lt;author&gt;Ellison, Aaron M.&lt;/author&gt;&lt;author&gt;Frey, Serita D.&lt;/author&gt;&lt;author&gt;Goldman, Evan&lt;/author&gt;&lt;author&gt;Keenan, Trevor F.&lt;/author&gt;&lt;author&gt;Melillo, Jerry M.&lt;/author&gt;&lt;author&gt;Munger, J. William&lt;/author&gt;&lt;author&gt;Nadelhoffer, Knute J.&lt;/author&gt;&lt;author&gt;Ollinger, Scott V.&lt;/author&gt;&lt;author&gt;Orwig, David A.&lt;/author&gt;&lt;author&gt;Pederson, Neil&lt;/author&gt;&lt;author&gt;Richardson, Andrew D.&lt;/author&gt;&lt;author&gt;Savage, Kathleen&lt;/author&gt;&lt;author&gt;Tang, Jianwu&lt;/author&gt;&lt;author&gt;Thompson, Jonathan R.&lt;/author&gt;&lt;author&gt;Williams, Christopher A.&lt;/author&gt;&lt;author&gt;Wofsy, Steven C.&lt;/author&gt;&lt;author&gt;Zhou, Zaixing&lt;/author&gt;&lt;author&gt;Foster, David R.&lt;/author&gt;&lt;/authors&gt;&lt;/contributors&gt;&lt;titles&gt;&lt;title&gt;Carbon budget of the Harvard Forest Long-Term Ecological Research site: pattern, process, and response to global change&lt;/title&gt;&lt;secondary-title&gt;Ecological Monographs&lt;/secondary-title&gt;&lt;/titles&gt;&lt;periodical&gt;&lt;full-title&gt;Ecological Monographs&lt;/full-title&gt;&lt;/periodical&gt;&lt;volume&gt;In Press&lt;/volume&gt;&lt;number&gt;n/a&lt;/number&gt;&lt;dates&gt;&lt;year&gt;2020&lt;/year&gt;&lt;/dates&gt;&lt;isbn&gt;0012-9615&lt;/isbn&gt;&lt;urls&gt;&lt;related-urls&gt;&lt;url&gt;https://esajournals.onlinelibrary.wiley.com/doi/abs/10.1002/ecm.1423&lt;/url&gt;&lt;/related-urls&gt;&lt;/urls&gt;&lt;electronic-resource-num&gt;10.1002/ecm.1423&lt;/electronic-resource-num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Finzi et al. 2020)</w:t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C78DF" w:rsidRPr="004C78DF" w14:paraId="1BC4E824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9696B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Alnus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incana</w:t>
            </w:r>
            <w:proofErr w:type="spellEnd"/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E2202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 = (33.722*(</w:t>
            </w:r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^2.712))/100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B958B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Connolly&lt;/Author&gt;&lt;Year&gt;1981&lt;/Year&gt;&lt;RecNum&gt;356&lt;/RecNum&gt;&lt;DisplayText&gt;(Connolly 1981)&lt;/DisplayText&gt;&lt;record&gt;&lt;rec-number&gt;356&lt;/rec-number&gt;&lt;foreign-keys&gt;&lt;key app="EN" db-id="rdt5eaxwb9twf5exevjx22e2f55fvx05zfx9" timestamp="1544032116"&gt;356&lt;/key&gt;&lt;/foreign-keys&gt;&lt;ref-type name="Thesis"&gt;32&lt;/ref-type&gt;&lt;contributors&gt;&lt;authors&gt;&lt;author&gt;Connolly, Barbara Jean&lt;/author&gt;&lt;/authors&gt;&lt;/contributors&gt;&lt;titles&gt;&lt;title&gt;Shrub Biomass--soil Relationships in Minnesota Wetlands&lt;/title&gt;&lt;/titles&gt;&lt;dates&gt;&lt;year&gt;1981&lt;/year&gt;&lt;/dates&gt;&lt;publisher&gt;University of Minnesota&lt;/publisher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Connolly 1981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39C20532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A5D41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Amelanchier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laevis</w:t>
            </w:r>
            <w:proofErr w:type="spellEnd"/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87EF2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 = (71.534*(</w:t>
            </w:r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^2.391))/100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AFF54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Roussopoulos&lt;/Author&gt;&lt;Year&gt;1979&lt;/Year&gt;&lt;RecNum&gt;355&lt;/RecNum&gt;&lt;DisplayText&gt;(Roussopoulos and Loomis 1979)&lt;/DisplayText&gt;&lt;record&gt;&lt;rec-number&gt;355&lt;/rec-number&gt;&lt;foreign-keys&gt;&lt;key app="EN" db-id="rdt5eaxwb9twf5exevjx22e2f55fvx05zfx9" timestamp="1544031891"&gt;355&lt;/key&gt;&lt;/foreign-keys&gt;&lt;ref-type name="Journal Article"&gt;17&lt;/ref-type&gt;&lt;contributors&gt;&lt;authors&gt;&lt;author&gt;Roussopoulos, Peter J&lt;/author&gt;&lt;author&gt;Loomis, Robert M&lt;/author&gt;&lt;/authors&gt;&lt;/contributors&gt;&lt;titles&gt;&lt;title&gt;Weights and dimensional properties of shrubs and small trees of the Great Lakes conifer forest&lt;/title&gt;&lt;secondary-title&gt;Research Paper NC-178. St. Paul, MN: US Dept. of Agriculture, Forest Service, North Central Forest Experiment Station&lt;/secondary-title&gt;&lt;/titles&gt;&lt;periodical&gt;&lt;full-title&gt;Research Paper NC-178. St. Paul, MN: US Dept. of Agriculture, Forest Service, North Central Forest Experiment Station&lt;/full-title&gt;&lt;/periodical&gt;&lt;volume&gt;178&lt;/volume&gt;&lt;dates&gt;&lt;year&gt;1979&lt;/year&gt;&lt;/dates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Roussopoulos and Loomis 1979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19B0B841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E142C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Aronia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melanocarpa</w:t>
            </w:r>
            <w:proofErr w:type="spellEnd"/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8C0FD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 = -2.2118 + 2.4133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07E0E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Chojnacky&lt;/Author&gt;&lt;Year&gt;2014&lt;/Year&gt;&lt;RecNum&gt;519&lt;/RecNum&gt;&lt;DisplayText&gt;(Chojnacky et al. 2014)&lt;/DisplayText&gt;&lt;record&gt;&lt;rec-number&gt;519&lt;/rec-number&gt;&lt;foreign-keys&gt;&lt;key app="EN" db-id="rdt5eaxwb9twf5exevjx22e2f55fvx05zfx9" timestamp="1581517916"&gt;519&lt;/key&gt;&lt;/foreign-keys&gt;&lt;ref-type name="Journal Article"&gt;17&lt;/ref-type&gt;&lt;contributors&gt;&lt;authors&gt;&lt;author&gt;Chojnacky, David C&lt;/author&gt;&lt;author&gt;Heath, Linda S&lt;/author&gt;&lt;author&gt;Jenkins, Jennifer C&lt;/author&gt;&lt;/authors&gt;&lt;/contributors&gt;&lt;titles&gt;&lt;title&gt;Updated generalized biomass equations for North American tree species&lt;/title&gt;&lt;secondary-title&gt;Forestry&lt;/secondary-title&gt;&lt;/titles&gt;&lt;periodical&gt;&lt;full-title&gt;Forestry&lt;/full-title&gt;&lt;/periodical&gt;&lt;pages&gt;129-151&lt;/pages&gt;&lt;volume&gt;87&lt;/volume&gt;&lt;number&gt;1&lt;/number&gt;&lt;dates&gt;&lt;year&gt;2014&lt;/year&gt;&lt;/dates&gt;&lt;isbn&gt;1464-3626&lt;/isbn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Chojnacky et al. 2014)</w:t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t>; hardwoods, Rosaceae</w:t>
            </w:r>
          </w:p>
        </w:tc>
      </w:tr>
      <w:tr w:rsidR="004C78DF" w:rsidRPr="004C78DF" w14:paraId="447B10DD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94EEF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Betula alleghaniensis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5FEF1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=-1.542 + 2.260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22E67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inzi&lt;/Author&gt;&lt;Year&gt;2020&lt;/Year&gt;&lt;RecNum&gt;538&lt;/RecNum&gt;&lt;DisplayText&gt;(Finzi et al. 2020)&lt;/DisplayText&gt;&lt;record&gt;&lt;rec-number&gt;538&lt;/rec-number&gt;&lt;foreign-keys&gt;&lt;key app="EN" db-id="rdt5eaxwb9twf5exevjx22e2f55fvx05zfx9" timestamp="1602697927"&gt;538&lt;/key&gt;&lt;/foreign-keys&gt;&lt;ref-type name="Journal Article"&gt;17&lt;/ref-type&gt;&lt;contributors&gt;&lt;authors&gt;&lt;author&gt;Finzi, Adrien C.&lt;/author&gt;&lt;author&gt;Giasson, Marc-André&lt;/author&gt;&lt;author&gt;Barker Plotkin, Audrey A.&lt;/author&gt;&lt;author&gt;Aber, John D.&lt;/author&gt;&lt;author&gt;Boose, Emery R.&lt;/author&gt;&lt;author&gt;Davidson, Eric A.&lt;/author&gt;&lt;author&gt;Dietze, Michael C.&lt;/author&gt;&lt;author&gt;Ellison, Aaron M.&lt;/author&gt;&lt;author&gt;Frey, Serita D.&lt;/author&gt;&lt;author&gt;Goldman, Evan&lt;/author&gt;&lt;author&gt;Keenan, Trevor F.&lt;/author&gt;&lt;author&gt;Melillo, Jerry M.&lt;/author&gt;&lt;author&gt;Munger, J. William&lt;/author&gt;&lt;author&gt;Nadelhoffer, Knute J.&lt;/author&gt;&lt;author&gt;Ollinger, Scott V.&lt;/author&gt;&lt;author&gt;Orwig, David A.&lt;/author&gt;&lt;author&gt;Pederson, Neil&lt;/author&gt;&lt;author&gt;Richardson, Andrew D.&lt;/author&gt;&lt;author&gt;Savage, Kathleen&lt;/author&gt;&lt;author&gt;Tang, Jianwu&lt;/author&gt;&lt;author&gt;Thompson, Jonathan R.&lt;/author&gt;&lt;author&gt;Williams, Christopher A.&lt;/author&gt;&lt;author&gt;Wofsy, Steven C.&lt;/author&gt;&lt;author&gt;Zhou, Zaixing&lt;/author&gt;&lt;author&gt;Foster, David R.&lt;/author&gt;&lt;/authors&gt;&lt;/contributors&gt;&lt;titles&gt;&lt;title&gt;Carbon budget of the Harvard Forest Long-Term Ecological Research site: pattern, process, and response to global change&lt;/title&gt;&lt;secondary-title&gt;Ecological Monographs&lt;/secondary-title&gt;&lt;/titles&gt;&lt;periodical&gt;&lt;full-title&gt;Ecological Monographs&lt;/full-title&gt;&lt;/periodical&gt;&lt;volume&gt;In Press&lt;/volume&gt;&lt;number&gt;n/a&lt;/number&gt;&lt;dates&gt;&lt;year&gt;2020&lt;/year&gt;&lt;/dates&gt;&lt;isbn&gt;0012-9615&lt;/isbn&gt;&lt;urls&gt;&lt;related-urls&gt;&lt;url&gt;https://esajournals.onlinelibrary.wiley.com/doi/abs/10.1002/ecm.1423&lt;/url&gt;&lt;/related-urls&gt;&lt;/urls&gt;&lt;electronic-resource-num&gt;10.1002/ecm.1423&lt;/electronic-resource-num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Finzi et al. 202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5457F54B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2DA42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Betula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lenta</w:t>
            </w:r>
            <w:proofErr w:type="spellEnd"/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BE600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 = 0.0629*(</w:t>
            </w:r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^2.6606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3678A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er-Mikaelian&lt;/Author&gt;&lt;Year&gt;1997&lt;/Year&gt;&lt;RecNum&gt;461&lt;/RecNum&gt;&lt;DisplayText&gt;(Ter-Mikaelian and Korzukhin 1997)&lt;/DisplayText&gt;&lt;record&gt;&lt;rec-number&gt;461&lt;/rec-number&gt;&lt;foreign-keys&gt;&lt;key app="EN" db-id="rdt5eaxwb9twf5exevjx22e2f55fvx05zfx9" timestamp="1567092479"&gt;461&lt;/key&gt;&lt;/foreign-keys&gt;&lt;ref-type name="Journal Article"&gt;17&lt;/ref-type&gt;&lt;contributors&gt;&lt;authors&gt;&lt;author&gt;Ter-Mikaelian, Michael T&lt;/author&gt;&lt;author&gt;Korzukhin, Michael D&lt;/author&gt;&lt;/authors&gt;&lt;/contributors&gt;&lt;titles&gt;&lt;title&gt;Biomass equations for sixty-five North American tree species&lt;/title&gt;&lt;secondary-title&gt;Forest Ecology and Management&lt;/secondary-title&gt;&lt;/titles&gt;&lt;periodical&gt;&lt;full-title&gt;Forest Ecology and Management&lt;/full-title&gt;&lt;/periodical&gt;&lt;pages&gt;1-24&lt;/pages&gt;&lt;volume&gt;97&lt;/volume&gt;&lt;number&gt;1&lt;/number&gt;&lt;dates&gt;&lt;year&gt;1997&lt;/year&gt;&lt;/dates&gt;&lt;isbn&gt;0378-1127&lt;/isbn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Ter-Mikaelian and Korzukhin 1997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8DF" w:rsidRPr="004C78DF" w14:paraId="5FFDEF7F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A281F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Betula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papyrifera</w:t>
            </w:r>
            <w:proofErr w:type="spellEnd"/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1F9FC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=-3.082 + 2.683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038C1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inzi&lt;/Author&gt;&lt;Year&gt;2020&lt;/Year&gt;&lt;RecNum&gt;538&lt;/RecNum&gt;&lt;DisplayText&gt;(Finzi et al. 2020)&lt;/DisplayText&gt;&lt;record&gt;&lt;rec-number&gt;538&lt;/rec-number&gt;&lt;foreign-keys&gt;&lt;key app="EN" db-id="rdt5eaxwb9twf5exevjx22e2f55fvx05zfx9" timestamp="1602697927"&gt;538&lt;/key&gt;&lt;/foreign-keys&gt;&lt;ref-type name="Journal Article"&gt;17&lt;/ref-type&gt;&lt;contributors&gt;&lt;authors&gt;&lt;author&gt;Finzi, Adrien C.&lt;/author&gt;&lt;author&gt;Giasson, Marc-André&lt;/author&gt;&lt;author&gt;Barker Plotkin, Audrey A.&lt;/author&gt;&lt;author&gt;Aber, John D.&lt;/author&gt;&lt;author&gt;Boose, Emery R.&lt;/author&gt;&lt;author&gt;Davidson, Eric A.&lt;/author&gt;&lt;author&gt;Dietze, Michael C.&lt;/author&gt;&lt;author&gt;Ellison, Aaron M.&lt;/author&gt;&lt;author&gt;Frey, Serita D.&lt;/author&gt;&lt;author&gt;Goldman, Evan&lt;/author&gt;&lt;author&gt;Keenan, Trevor F.&lt;/author&gt;&lt;author&gt;Melillo, Jerry M.&lt;/author&gt;&lt;author&gt;Munger, J. William&lt;/author&gt;&lt;author&gt;Nadelhoffer, Knute J.&lt;/author&gt;&lt;author&gt;Ollinger, Scott V.&lt;/author&gt;&lt;author&gt;Orwig, David A.&lt;/author&gt;&lt;author&gt;Pederson, Neil&lt;/author&gt;&lt;author&gt;Richardson, Andrew D.&lt;/author&gt;&lt;author&gt;Savage, Kathleen&lt;/author&gt;&lt;author&gt;Tang, Jianwu&lt;/author&gt;&lt;author&gt;Thompson, Jonathan R.&lt;/author&gt;&lt;author&gt;Williams, Christopher A.&lt;/author&gt;&lt;author&gt;Wofsy, Steven C.&lt;/author&gt;&lt;author&gt;Zhou, Zaixing&lt;/author&gt;&lt;author&gt;Foster, David R.&lt;/author&gt;&lt;/authors&gt;&lt;/contributors&gt;&lt;titles&gt;&lt;title&gt;Carbon budget of the Harvard Forest Long-Term Ecological Research site: pattern, process, and response to global change&lt;/title&gt;&lt;secondary-title&gt;Ecological Monographs&lt;/secondary-title&gt;&lt;/titles&gt;&lt;periodical&gt;&lt;full-title&gt;Ecological Monographs&lt;/full-title&gt;&lt;/periodical&gt;&lt;volume&gt;In Press&lt;/volume&gt;&lt;number&gt;n/a&lt;/number&gt;&lt;dates&gt;&lt;year&gt;2020&lt;/year&gt;&lt;/dates&gt;&lt;isbn&gt;0012-9615&lt;/isbn&gt;&lt;urls&gt;&lt;related-urls&gt;&lt;url&gt;https://esajournals.onlinelibrary.wiley.com/doi/abs/10.1002/ecm.1423&lt;/url&gt;&lt;/related-urls&gt;&lt;/urls&gt;&lt;electronic-resource-num&gt;10.1002/ecm.1423&lt;/electronic-resource-num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Finzi et al. 202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47CE5620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9BB7F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Betula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populifolia</w:t>
            </w:r>
            <w:proofErr w:type="spellEnd"/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AC13D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=-1.835 + 2.309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433A6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inzi&lt;/Author&gt;&lt;Year&gt;2020&lt;/Year&gt;&lt;RecNum&gt;538&lt;/RecNum&gt;&lt;DisplayText&gt;(Finzi et al. 2020)&lt;/DisplayText&gt;&lt;record&gt;&lt;rec-number&gt;538&lt;/rec-number&gt;&lt;foreign-keys&gt;&lt;key app="EN" db-id="rdt5eaxwb9twf5exevjx22e2f55fvx05zfx9" timestamp="1602697927"&gt;538&lt;/key&gt;&lt;/foreign-keys&gt;&lt;ref-type name="Journal Article"&gt;17&lt;/ref-type&gt;&lt;contributors&gt;&lt;authors&gt;&lt;author&gt;Finzi, Adrien C.&lt;/author&gt;&lt;author&gt;Giasson, Marc-André&lt;/author&gt;&lt;author&gt;Barker Plotkin, Audrey A.&lt;/author&gt;&lt;author&gt;Aber, John D.&lt;/author&gt;&lt;author&gt;Boose, Emery R.&lt;/author&gt;&lt;author&gt;Davidson, Eric A.&lt;/author&gt;&lt;author&gt;Dietze, Michael C.&lt;/author&gt;&lt;author&gt;Ellison, Aaron M.&lt;/author&gt;&lt;author&gt;Frey, Serita D.&lt;/author&gt;&lt;author&gt;Goldman, Evan&lt;/author&gt;&lt;author&gt;Keenan, Trevor F.&lt;/author&gt;&lt;author&gt;Melillo, Jerry M.&lt;/author&gt;&lt;author&gt;Munger, J. William&lt;/author&gt;&lt;author&gt;Nadelhoffer, Knute J.&lt;/author&gt;&lt;author&gt;Ollinger, Scott V.&lt;/author&gt;&lt;author&gt;Orwig, David A.&lt;/author&gt;&lt;author&gt;Pederson, Neil&lt;/author&gt;&lt;author&gt;Richardson, Andrew D.&lt;/author&gt;&lt;author&gt;Savage, Kathleen&lt;/author&gt;&lt;author&gt;Tang, Jianwu&lt;/author&gt;&lt;author&gt;Thompson, Jonathan R.&lt;/author&gt;&lt;author&gt;Williams, Christopher A.&lt;/author&gt;&lt;author&gt;Wofsy, Steven C.&lt;/author&gt;&lt;author&gt;Zhou, Zaixing&lt;/author&gt;&lt;author&gt;Foster, David R.&lt;/author&gt;&lt;/authors&gt;&lt;/contributors&gt;&lt;titles&gt;&lt;title&gt;Carbon budget of the Harvard Forest Long-Term Ecological Research site: pattern, process, and response to global change&lt;/title&gt;&lt;secondary-title&gt;Ecological Monographs&lt;/secondary-title&gt;&lt;/titles&gt;&lt;periodical&gt;&lt;full-title&gt;Ecological Monographs&lt;/full-title&gt;&lt;/periodical&gt;&lt;volume&gt;In Press&lt;/volume&gt;&lt;number&gt;n/a&lt;/number&gt;&lt;dates&gt;&lt;year&gt;2020&lt;/year&gt;&lt;/dates&gt;&lt;isbn&gt;0012-9615&lt;/isbn&gt;&lt;urls&gt;&lt;related-urls&gt;&lt;url&gt;https://esajournals.onlinelibrary.wiley.com/doi/abs/10.1002/ecm.1423&lt;/url&gt;&lt;/related-urls&gt;&lt;/urls&gt;&lt;electronic-resource-num&gt;10.1002/ecm.1423&lt;/electronic-resource-num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Finzi et al. 202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2AF8F03A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AD5E7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Betula 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pp</w:t>
            </w: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.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CD54F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 = 0.0629*(</w:t>
            </w:r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^2.6606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02218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er-Mikaelian&lt;/Author&gt;&lt;Year&gt;1997&lt;/Year&gt;&lt;RecNum&gt;461&lt;/RecNum&gt;&lt;DisplayText&gt;(Ter-Mikaelian and Korzukhin 1997)&lt;/DisplayText&gt;&lt;record&gt;&lt;rec-number&gt;461&lt;/rec-number&gt;&lt;foreign-keys&gt;&lt;key app="EN" db-id="rdt5eaxwb9twf5exevjx22e2f55fvx05zfx9" timestamp="1567092479"&gt;461&lt;/key&gt;&lt;/foreign-keys&gt;&lt;ref-type name="Journal Article"&gt;17&lt;/ref-type&gt;&lt;contributors&gt;&lt;authors&gt;&lt;author&gt;Ter-Mikaelian, Michael T&lt;/author&gt;&lt;author&gt;Korzukhin, Michael D&lt;/author&gt;&lt;/authors&gt;&lt;/contributors&gt;&lt;titles&gt;&lt;title&gt;Biomass equations for sixty-five North American tree species&lt;/title&gt;&lt;secondary-title&gt;Forest Ecology and Management&lt;/secondary-title&gt;&lt;/titles&gt;&lt;periodical&gt;&lt;full-title&gt;Forest Ecology and Management&lt;/full-title&gt;&lt;/periodical&gt;&lt;pages&gt;1-24&lt;/pages&gt;&lt;volume&gt;97&lt;/volume&gt;&lt;number&gt;1&lt;/number&gt;&lt;dates&gt;&lt;year&gt;1997&lt;/year&gt;&lt;/dates&gt;&lt;isbn&gt;0378-1127&lt;/isbn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Ter-Mikaelian and Korzukhin 1997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8DF" w:rsidRPr="004C78DF" w14:paraId="64314C15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49E10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Castanea dentata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0A01C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 (bm) = -1.881 + 2.386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B12E8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t>Finzi et al. 2020; equation for red oak</w:t>
            </w:r>
          </w:p>
        </w:tc>
      </w:tr>
      <w:tr w:rsidR="004C78DF" w:rsidRPr="004C78DF" w14:paraId="1FDAAA54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0C0EE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Crataegus 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pp</w:t>
            </w: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.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65B9B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n(bm)=(3.6834+2.3405*ln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)/100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5076C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Dickinson&lt;/Author&gt;&lt;Year&gt;2010&lt;/Year&gt;&lt;RecNum&gt;417&lt;/RecNum&gt;&lt;DisplayText&gt;(Dickinson and Zenner 2010)&lt;/DisplayText&gt;&lt;record&gt;&lt;rec-number&gt;417&lt;/rec-number&gt;&lt;foreign-keys&gt;&lt;key app="EN" db-id="rdt5eaxwb9twf5exevjx22e2f55fvx05zfx9" timestamp="1567086540"&gt;417&lt;/key&gt;&lt;/foreign-keys&gt;&lt;ref-type name="Journal Article"&gt;17&lt;/ref-type&gt;&lt;contributors&gt;&lt;authors&gt;&lt;author&gt;Dickinson, Yvette L&lt;/author&gt;&lt;author&gt;Zenner, Eric K&lt;/author&gt;&lt;/authors&gt;&lt;/contributors&gt;&lt;titles&gt;&lt;title&gt;Allometric equations for the aboveground biomass of selected common eastern hardwood understory species&lt;/title&gt;&lt;secondary-title&gt;Northern Journal of Applied Forestry&lt;/secondary-title&gt;&lt;/titles&gt;&lt;periodical&gt;&lt;full-title&gt;Northern Journal of Applied Forestry&lt;/full-title&gt;&lt;/periodical&gt;&lt;pages&gt;160-165&lt;/pages&gt;&lt;volume&gt;27&lt;/volume&gt;&lt;number&gt;4&lt;/number&gt;&lt;dates&gt;&lt;year&gt;2010&lt;/year&gt;&lt;/dates&gt;&lt;isbn&gt;0742-6348&lt;/isbn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Dickinson and Zenner 201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8DF" w:rsidRPr="004C78DF" w14:paraId="17D4B3CE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5282B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nknown hardwood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A2B053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 = -2.48 + 2.4835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530431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Jenkins&lt;/Author&gt;&lt;Year&gt;2004&lt;/Year&gt;&lt;RecNum&gt;359&lt;/RecNum&gt;&lt;DisplayText&gt;(Jenkins et al. 2004)&lt;/DisplayText&gt;&lt;record&gt;&lt;rec-number&gt;359&lt;/rec-number&gt;&lt;foreign-keys&gt;&lt;key app="EN" db-id="rdt5eaxwb9twf5exevjx22e2f55fvx05zfx9" timestamp="1544045836"&gt;359&lt;/key&gt;&lt;/foreign-keys&gt;&lt;ref-type name="Journal Article"&gt;17&lt;/ref-type&gt;&lt;contributors&gt;&lt;authors&gt;&lt;author&gt;Jenkins, Jennifer C&lt;/author&gt;&lt;author&gt;Chojnacky, David C&lt;/author&gt;&lt;author&gt;Heath, Linda S&lt;/author&gt;&lt;author&gt;Birdsey, Richard A&lt;/author&gt;&lt;/authors&gt;&lt;/contributors&gt;&lt;titles&gt;&lt;title&gt;Comprehensive database of diameter-based biomass regressions for North American tree species&lt;/title&gt;&lt;secondary-title&gt;Gen. Tech. Rep. NE-319. Newtown Square, PA: US Department of Agriculture, Forest Service, Northeastern Research Station. 45 p.[1 CD-ROM].&lt;/secondary-title&gt;&lt;/titles&gt;&lt;periodical&gt;&lt;full-title&gt;Gen. Tech. Rep. NE-319. Newtown Square, PA: US Department of Agriculture, Forest Service, Northeastern Research Station. 45 p.[1 CD-ROM].&lt;/full-title&gt;&lt;/periodical&gt;&lt;volume&gt;319&lt;/volume&gt;&lt;dates&gt;&lt;year&gt;2004&lt;/year&gt;&lt;/dates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Jenkins et al. 2004)</w:t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; General hardwood </w:t>
            </w:r>
          </w:p>
        </w:tc>
      </w:tr>
      <w:tr w:rsidR="004C78DF" w:rsidRPr="004C78DF" w14:paraId="6ABBC58D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2A958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Fagus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grandifolia</w:t>
            </w:r>
            <w:proofErr w:type="spellEnd"/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7880F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=-1.342 + 2.231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B8149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inzi&lt;/Author&gt;&lt;Year&gt;2020&lt;/Year&gt;&lt;RecNum&gt;538&lt;/RecNum&gt;&lt;DisplayText&gt;(Finzi et al. 2020)&lt;/DisplayText&gt;&lt;record&gt;&lt;rec-number&gt;538&lt;/rec-number&gt;&lt;foreign-keys&gt;&lt;key app="EN" db-id="rdt5eaxwb9twf5exevjx22e2f55fvx05zfx9" timestamp="1602697927"&gt;538&lt;/key&gt;&lt;/foreign-keys&gt;&lt;ref-type name="Journal Article"&gt;17&lt;/ref-type&gt;&lt;contributors&gt;&lt;authors&gt;&lt;author&gt;Finzi, Adrien C.&lt;/author&gt;&lt;author&gt;Giasson, Marc-André&lt;/author&gt;&lt;author&gt;Barker Plotkin, Audrey A.&lt;/author&gt;&lt;author&gt;Aber, John D.&lt;/author&gt;&lt;author&gt;Boose, Emery R.&lt;/author&gt;&lt;author&gt;Davidson, Eric A.&lt;/author&gt;&lt;author&gt;Dietze, Michael C.&lt;/author&gt;&lt;author&gt;Ellison, Aaron M.&lt;/author&gt;&lt;author&gt;Frey, Serita D.&lt;/author&gt;&lt;author&gt;Goldman, Evan&lt;/author&gt;&lt;author&gt;Keenan, Trevor F.&lt;/author&gt;&lt;author&gt;Melillo, Jerry M.&lt;/author&gt;&lt;author&gt;Munger, J. William&lt;/author&gt;&lt;author&gt;Nadelhoffer, Knute J.&lt;/author&gt;&lt;author&gt;Ollinger, Scott V.&lt;/author&gt;&lt;author&gt;Orwig, David A.&lt;/author&gt;&lt;author&gt;Pederson, Neil&lt;/author&gt;&lt;author&gt;Richardson, Andrew D.&lt;/author&gt;&lt;author&gt;Savage, Kathleen&lt;/author&gt;&lt;author&gt;Tang, Jianwu&lt;/author&gt;&lt;author&gt;Thompson, Jonathan R.&lt;/author&gt;&lt;author&gt;Williams, Christopher A.&lt;/author&gt;&lt;author&gt;Wofsy, Steven C.&lt;/author&gt;&lt;author&gt;Zhou, Zaixing&lt;/author&gt;&lt;author&gt;Foster, David R.&lt;/author&gt;&lt;/authors&gt;&lt;/contributors&gt;&lt;titles&gt;&lt;title&gt;Carbon budget of the Harvard Forest Long-Term Ecological Research site: pattern, process, and response to global change&lt;/title&gt;&lt;secondary-title&gt;Ecological Monographs&lt;/secondary-title&gt;&lt;/titles&gt;&lt;periodical&gt;&lt;full-title&gt;Ecological Monographs&lt;/full-title&gt;&lt;/periodical&gt;&lt;volume&gt;In Press&lt;/volume&gt;&lt;number&gt;n/a&lt;/number&gt;&lt;dates&gt;&lt;year&gt;2020&lt;/year&gt;&lt;/dates&gt;&lt;isbn&gt;0012-9615&lt;/isbn&gt;&lt;urls&gt;&lt;related-urls&gt;&lt;url&gt;https://esajournals.onlinelibrary.wiley.com/doi/abs/10.1002/ecm.1423&lt;/url&gt;&lt;/related-urls&gt;&lt;/urls&gt;&lt;electronic-resource-num&gt;10.1002/ecm.1423&lt;/electronic-resource-num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Finzi et al. 202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6C90FE96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6B1FA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Frangula alnus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6920B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 = ((30.971*(</w:t>
            </w:r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^2.764))/100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DA21C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Grigal&lt;/Author&gt;&lt;Year&gt;1977&lt;/Year&gt;&lt;RecNum&gt;357&lt;/RecNum&gt;&lt;DisplayText&gt;(Grigal and Ohmann 1977)&lt;/DisplayText&gt;&lt;record&gt;&lt;rec-number&gt;357&lt;/rec-number&gt;&lt;foreign-keys&gt;&lt;key app="EN" db-id="rdt5eaxwb9twf5exevjx22e2f55fvx05zfx9" timestamp="1544032160"&gt;357&lt;/key&gt;&lt;/foreign-keys&gt;&lt;ref-type name="Journal Article"&gt;17&lt;/ref-type&gt;&lt;contributors&gt;&lt;authors&gt;&lt;author&gt;Grigal, David F&lt;/author&gt;&lt;author&gt;Ohmann, Lewis F&lt;/author&gt;&lt;/authors&gt;&lt;/contributors&gt;&lt;titles&gt;&lt;title&gt;Biomass estimation for some shrubs from northeastern Minnesota&lt;/title&gt;&lt;/titles&gt;&lt;dates&gt;&lt;year&gt;1977&lt;/year&gt;&lt;/dates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Grigal and Ohmann 1977)</w:t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C78DF" w:rsidRPr="004C78DF" w14:paraId="08B1F747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3A86C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Fraxinus americana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0E851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=-1.381 + 2.208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D1DEE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inzi&lt;/Author&gt;&lt;Year&gt;2020&lt;/Year&gt;&lt;RecNum&gt;538&lt;/RecNum&gt;&lt;DisplayText&gt;(Finzi et al. 2020)&lt;/DisplayText&gt;&lt;record&gt;&lt;rec-number&gt;538&lt;/rec-number&gt;&lt;foreign-keys&gt;&lt;key app="EN" db-id="rdt5eaxwb9twf5exevjx22e2f55fvx05zfx9" timestamp="1602697927"&gt;538&lt;/key&gt;&lt;/foreign-keys&gt;&lt;ref-type name="Journal Article"&gt;17&lt;/ref-type&gt;&lt;contributors&gt;&lt;authors&gt;&lt;author&gt;Finzi, Adrien C.&lt;/author&gt;&lt;author&gt;Giasson, Marc-André&lt;/author&gt;&lt;author&gt;Barker Plotkin, Audrey A.&lt;/author&gt;&lt;author&gt;Aber, John D.&lt;/author&gt;&lt;author&gt;Boose, Emery R.&lt;/author&gt;&lt;author&gt;Davidson, Eric A.&lt;/author&gt;&lt;author&gt;Dietze, Michael C.&lt;/author&gt;&lt;author&gt;Ellison, Aaron M.&lt;/author&gt;&lt;author&gt;Frey, Serita D.&lt;/author&gt;&lt;author&gt;Goldman, Evan&lt;/author&gt;&lt;author&gt;Keenan, Trevor F.&lt;/author&gt;&lt;author&gt;Melillo, Jerry M.&lt;/author&gt;&lt;author&gt;Munger, J. William&lt;/author&gt;&lt;author&gt;Nadelhoffer, Knute J.&lt;/author&gt;&lt;author&gt;Ollinger, Scott V.&lt;/author&gt;&lt;author&gt;Orwig, David A.&lt;/author&gt;&lt;author&gt;Pederson, Neil&lt;/author&gt;&lt;author&gt;Richardson, Andrew D.&lt;/author&gt;&lt;author&gt;Savage, Kathleen&lt;/author&gt;&lt;author&gt;Tang, Jianwu&lt;/author&gt;&lt;author&gt;Thompson, Jonathan R.&lt;/author&gt;&lt;author&gt;Williams, Christopher A.&lt;/author&gt;&lt;author&gt;Wofsy, Steven C.&lt;/author&gt;&lt;author&gt;Zhou, Zaixing&lt;/author&gt;&lt;author&gt;Foster, David R.&lt;/author&gt;&lt;/authors&gt;&lt;/contributors&gt;&lt;titles&gt;&lt;title&gt;Carbon budget of the Harvard Forest Long-Term Ecological Research site: pattern, process, and response to global change&lt;/title&gt;&lt;secondary-title&gt;Ecological Monographs&lt;/secondary-title&gt;&lt;/titles&gt;&lt;periodical&gt;&lt;full-title&gt;Ecological Monographs&lt;/full-title&gt;&lt;/periodical&gt;&lt;volume&gt;In Press&lt;/volume&gt;&lt;number&gt;n/a&lt;/number&gt;&lt;dates&gt;&lt;year&gt;2020&lt;/year&gt;&lt;/dates&gt;&lt;isbn&gt;0012-9615&lt;/isbn&gt;&lt;urls&gt;&lt;related-urls&gt;&lt;url&gt;https://esajournals.onlinelibrary.wiley.com/doi/abs/10.1002/ecm.1423&lt;/url&gt;&lt;/related-urls&gt;&lt;/urls&gt;&lt;electronic-resource-num&gt;10.1002/ecm.1423&lt;/electronic-resource-num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Finzi et al. 202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6C8ECF48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811A9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Fraxinus nigra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A57C9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=0.1634*(</w:t>
            </w:r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^2.3480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6B9B3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er-Mikaelian&lt;/Author&gt;&lt;Year&gt;1997&lt;/Year&gt;&lt;RecNum&gt;461&lt;/RecNum&gt;&lt;DisplayText&gt;(Ter-Mikaelian and Korzukhin 1997)&lt;/DisplayText&gt;&lt;record&gt;&lt;rec-number&gt;461&lt;/rec-number&gt;&lt;foreign-keys&gt;&lt;key app="EN" db-id="rdt5eaxwb9twf5exevjx22e2f55fvx05zfx9" timestamp="1567092479"&gt;461&lt;/key&gt;&lt;/foreign-keys&gt;&lt;ref-type name="Journal Article"&gt;17&lt;/ref-type&gt;&lt;contributors&gt;&lt;authors&gt;&lt;author&gt;Ter-Mikaelian, Michael T&lt;/author&gt;&lt;author&gt;Korzukhin, Michael D&lt;/author&gt;&lt;/authors&gt;&lt;/contributors&gt;&lt;titles&gt;&lt;title&gt;Biomass equations for sixty-five North American tree species&lt;/title&gt;&lt;secondary-title&gt;Forest Ecology and Management&lt;/secondary-title&gt;&lt;/titles&gt;&lt;periodical&gt;&lt;full-title&gt;Forest Ecology and Management&lt;/full-title&gt;&lt;/periodical&gt;&lt;pages&gt;1-24&lt;/pages&gt;&lt;volume&gt;97&lt;/volume&gt;&lt;number&gt;1&lt;/number&gt;&lt;dates&gt;&lt;year&gt;1997&lt;/year&gt;&lt;/dates&gt;&lt;isbn&gt;0378-1127&lt;/isbn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Ter-Mikaelian and Korzukhin 1997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8DF" w:rsidRPr="004C78DF" w14:paraId="29573736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2F365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Hamamelis virginiana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03572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 = (38.111*(</w:t>
            </w:r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^2.900))/100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F2263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mith&lt;/Author&gt;&lt;Year&gt;1983&lt;/Year&gt;&lt;RecNum&gt;458&lt;/RecNum&gt;&lt;DisplayText&gt;(Smith and Brand 1983)&lt;/DisplayText&gt;&lt;record&gt;&lt;rec-number&gt;458&lt;/rec-number&gt;&lt;foreign-keys&gt;&lt;key app="EN" db-id="rdt5eaxwb9twf5exevjx22e2f55fvx05zfx9" timestamp="1567092386"&gt;458&lt;/key&gt;&lt;/foreign-keys&gt;&lt;ref-type name="Journal Article"&gt;17&lt;/ref-type&gt;&lt;contributors&gt;&lt;authors&gt;&lt;author&gt;Smith, W Brad&lt;/author&gt;&lt;author&gt;Brand, Gary J&lt;/author&gt;&lt;/authors&gt;&lt;/contributors&gt;&lt;titles&gt;&lt;title&gt;Allometric biomass equations for 98 species of herbs, shrubs, and small trees&lt;/title&gt;&lt;secondary-title&gt;Research Note NC-299. St. Paul, MN: US Dept. of Agriculture, Forest Service, North Central Forest Experiment Station&lt;/secondary-title&gt;&lt;/titles&gt;&lt;periodical&gt;&lt;full-title&gt;Research Note NC-299. St. Paul, MN: US Dept. of Agriculture, Forest Service, North Central Forest Experiment Station&lt;/full-title&gt;&lt;/periodical&gt;&lt;volume&gt;299&lt;/volume&gt;&lt;dates&gt;&lt;year&gt;1983&lt;/year&gt;&lt;/dates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Smith and Brand 1983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fter 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elfer&lt;/Author&gt;&lt;Year&gt;1969&lt;/Year&gt;&lt;RecNum&gt;460&lt;/RecNum&gt;&lt;DisplayText&gt;(Telfer 1969)&lt;/DisplayText&gt;&lt;record&gt;&lt;rec-number&gt;460&lt;/rec-number&gt;&lt;foreign-keys&gt;&lt;key app="EN" db-id="rdt5eaxwb9twf5exevjx22e2f55fvx05zfx9" timestamp="1567092440"&gt;460&lt;/key&gt;&lt;/foreign-keys&gt;&lt;ref-type name="Journal Article"&gt;17&lt;/ref-type&gt;&lt;contributors&gt;&lt;authors&gt;&lt;author&gt;Telfer, ES&lt;/author&gt;&lt;/authors&gt;&lt;/contributors&gt;&lt;titles&gt;&lt;title&gt;Weight–diameter relationships for 22 woody plant species&lt;/title&gt;&lt;secondary-title&gt;Canadian Journal of Botany&lt;/secondary-title&gt;&lt;/titles&gt;&lt;periodical&gt;&lt;full-title&gt;Canadian Journal of Botany&lt;/full-title&gt;&lt;/periodical&gt;&lt;pages&gt;1851-1855&lt;/pages&gt;&lt;volume&gt;47&lt;/volume&gt;&lt;number&gt;12&lt;/number&gt;&lt;dates&gt;&lt;year&gt;1969&lt;/year&gt;&lt;/dates&gt;&lt;isbn&gt;0008-4026&lt;/isbn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Telfer 1969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0A1F53C5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DE737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Ilex laevigata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BDF3A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 = (53.497*(</w:t>
            </w:r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^3.340))/100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FA165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mith&lt;/Author&gt;&lt;Year&gt;1983&lt;/Year&gt;&lt;RecNum&gt;458&lt;/RecNum&gt;&lt;DisplayText&gt;(Smith and Brand 1983)&lt;/DisplayText&gt;&lt;record&gt;&lt;rec-number&gt;458&lt;/rec-number&gt;&lt;foreign-keys&gt;&lt;key app="EN" db-id="rdt5eaxwb9twf5exevjx22e2f55fvx05zfx9" timestamp="1567092386"&gt;458&lt;/key&gt;&lt;/foreign-keys&gt;&lt;ref-type name="Journal Article"&gt;17&lt;/ref-type&gt;&lt;contributors&gt;&lt;authors&gt;&lt;author&gt;Smith, W Brad&lt;/author&gt;&lt;author&gt;Brand, Gary J&lt;/author&gt;&lt;/authors&gt;&lt;/contributors&gt;&lt;titles&gt;&lt;title&gt;Allometric biomass equations for 98 species of herbs, shrubs, and small trees&lt;/title&gt;&lt;secondary-title&gt;Research Note NC-299. St. Paul, MN: US Dept. of Agriculture, Forest Service, North Central Forest Experiment Station&lt;/secondary-title&gt;&lt;/titles&gt;&lt;periodical&gt;&lt;full-title&gt;Research Note NC-299. St. Paul, MN: US Dept. of Agriculture, Forest Service, North Central Forest Experiment Station&lt;/full-title&gt;&lt;/periodical&gt;&lt;volume&gt;299&lt;/volume&gt;&lt;dates&gt;&lt;year&gt;1983&lt;/year&gt;&lt;/dates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Smith and Brand 1983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fter 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elfer&lt;/Author&gt;&lt;Year&gt;1969&lt;/Year&gt;&lt;RecNum&gt;460&lt;/RecNum&gt;&lt;DisplayText&gt;(Telfer 1969)&lt;/DisplayText&gt;&lt;record&gt;&lt;rec-number&gt;460&lt;/rec-number&gt;&lt;foreign-keys&gt;&lt;key app="EN" db-id="rdt5eaxwb9twf5exevjx22e2f55fvx05zfx9" timestamp="1567092440"&gt;460&lt;/key&gt;&lt;/foreign-keys&gt;&lt;ref-type name="Journal Article"&gt;17&lt;/ref-type&gt;&lt;contributors&gt;&lt;authors&gt;&lt;author&gt;Telfer, ES&lt;/author&gt;&lt;/authors&gt;&lt;/contributors&gt;&lt;titles&gt;&lt;title&gt;Weight–diameter relationships for 22 woody plant species&lt;/title&gt;&lt;secondary-title&gt;Canadian Journal of Botany&lt;/secondary-title&gt;&lt;/titles&gt;&lt;periodical&gt;&lt;full-title&gt;Canadian Journal of Botany&lt;/full-title&gt;&lt;/periodical&gt;&lt;pages&gt;1851-1855&lt;/pages&gt;&lt;volume&gt;47&lt;/volume&gt;&lt;number&gt;12&lt;/number&gt;&lt;dates&gt;&lt;year&gt;1969&lt;/year&gt;&lt;/dates&gt;&lt;isbn&gt;0008-4026&lt;/isbn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Telfer 1969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36471CA0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D6941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Ilex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mucronata</w:t>
            </w:r>
            <w:proofErr w:type="spellEnd"/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BE7C3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 = (31.532*(</w:t>
            </w:r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^2.819))/100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6F523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mith&lt;/Author&gt;&lt;Year&gt;1983&lt;/Year&gt;&lt;RecNum&gt;458&lt;/RecNum&gt;&lt;DisplayText&gt;(Smith and Brand 1983)&lt;/DisplayText&gt;&lt;record&gt;&lt;rec-number&gt;458&lt;/rec-number&gt;&lt;foreign-keys&gt;&lt;key app="EN" db-id="rdt5eaxwb9twf5exevjx22e2f55fvx05zfx9" timestamp="1567092386"&gt;458&lt;/key&gt;&lt;/foreign-keys&gt;&lt;ref-type name="Journal Article"&gt;17&lt;/ref-type&gt;&lt;contributors&gt;&lt;authors&gt;&lt;author&gt;Smith, W Brad&lt;/author&gt;&lt;author&gt;Brand, Gary J&lt;/author&gt;&lt;/authors&gt;&lt;/contributors&gt;&lt;titles&gt;&lt;title&gt;Allometric biomass equations for 98 species of herbs, shrubs, and small trees&lt;/title&gt;&lt;secondary-title&gt;Research Note NC-299. St. Paul, MN: US Dept. of Agriculture, Forest Service, North Central Forest Experiment Station&lt;/secondary-title&gt;&lt;/titles&gt;&lt;periodical&gt;&lt;full-title&gt;Research Note NC-299. St. Paul, MN: US Dept. of Agriculture, Forest Service, North Central Forest Experiment Station&lt;/full-title&gt;&lt;/periodical&gt;&lt;volume&gt;299&lt;/volume&gt;&lt;dates&gt;&lt;year&gt;1983&lt;/year&gt;&lt;/dates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Smith and Brand 1983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fter 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elfer&lt;/Author&gt;&lt;Year&gt;1969&lt;/Year&gt;&lt;RecNum&gt;460&lt;/RecNum&gt;&lt;DisplayText&gt;(Telfer 1969)&lt;/DisplayText&gt;&lt;record&gt;&lt;rec-number&gt;460&lt;/rec-number&gt;&lt;foreign-keys&gt;&lt;key app="EN" db-id="rdt5eaxwb9twf5exevjx22e2f55fvx05zfx9" timestamp="1567092440"&gt;460&lt;/key&gt;&lt;/foreign-keys&gt;&lt;ref-type name="Journal Article"&gt;17&lt;/ref-type&gt;&lt;contributors&gt;&lt;authors&gt;&lt;author&gt;Telfer, ES&lt;/author&gt;&lt;/authors&gt;&lt;/contributors&gt;&lt;titles&gt;&lt;title&gt;Weight–diameter relationships for 22 woody plant species&lt;/title&gt;&lt;secondary-title&gt;Canadian Journal of Botany&lt;/secondary-title&gt;&lt;/titles&gt;&lt;periodical&gt;&lt;full-title&gt;Canadian Journal of Botany&lt;/full-title&gt;&lt;/periodical&gt;&lt;pages&gt;1851-1855&lt;/pages&gt;&lt;volume&gt;47&lt;/volume&gt;&lt;number&gt;12&lt;/number&gt;&lt;dates&gt;&lt;year&gt;1969&lt;/year&gt;&lt;/dates&gt;&lt;isbn&gt;0008-4026&lt;/isbn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Telfer 1969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642ACBD4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208F4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Juniperus communis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E68E1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 = (59.205*(</w:t>
            </w:r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^2.202))/100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A83B0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Brown&lt;/Author&gt;&lt;Year&gt;1976&lt;/Year&gt;&lt;RecNum&gt;340&lt;/RecNum&gt;&lt;DisplayText&gt;(Brown 1976)&lt;/DisplayText&gt;&lt;record&gt;&lt;rec-number&gt;340&lt;/rec-number&gt;&lt;foreign-keys&gt;&lt;key app="EN" db-id="rdt5eaxwb9twf5exevjx22e2f55fvx05zfx9" timestamp="1543609509"&gt;340&lt;/key&gt;&lt;/foreign-keys&gt;&lt;ref-type name="Journal Article"&gt;17&lt;/ref-type&gt;&lt;contributors&gt;&lt;authors&gt;&lt;author&gt;Brown, James K&lt;/author&gt;&lt;/authors&gt;&lt;/contributors&gt;&lt;titles&gt;&lt;title&gt;Estimating shrub biomass from basal stem diameters&lt;/title&gt;&lt;secondary-title&gt;Canadian Journal of Forest Research&lt;/secondary-title&gt;&lt;/titles&gt;&lt;periodical&gt;&lt;full-title&gt;Canadian Journal of Forest Research&lt;/full-title&gt;&lt;/periodical&gt;&lt;pages&gt;153-158&lt;/pages&gt;&lt;volume&gt;6&lt;/volume&gt;&lt;number&gt;2&lt;/number&gt;&lt;dates&gt;&lt;year&gt;1976&lt;/year&gt;&lt;/dates&gt;&lt;isbn&gt;0045-5067&lt;/isbn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Brown 1976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10314BD0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A7C80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Kalmia latifolia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71756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 =.2036*(</w:t>
            </w:r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^1.9162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71A1B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Brantley&lt;/Author&gt;&lt;Year&gt;2016&lt;/Year&gt;&lt;RecNum&gt;520&lt;/RecNum&gt;&lt;DisplayText&gt;(Brantley et al. 2016)&lt;/DisplayText&gt;&lt;record&gt;&lt;rec-number&gt;520&lt;/rec-number&gt;&lt;foreign-keys&gt;&lt;key app="EN" db-id="rdt5eaxwb9twf5exevjx22e2f55fvx05zfx9" timestamp="1581518201"&gt;520&lt;/key&gt;&lt;/foreign-keys&gt;&lt;ref-type name="Journal Article"&gt;17&lt;/ref-type&gt;&lt;contributors&gt;&lt;authors&gt;&lt;author&gt;Brantley, Steven T&lt;/author&gt;&lt;author&gt;Schulte, Morgan L&lt;/author&gt;&lt;author&gt;Bolstad, Paul V&lt;/author&gt;&lt;author&gt;Miniat, Chelcy F&lt;/author&gt;&lt;/authors&gt;&lt;/contributors&gt;&lt;titles&gt;&lt;title&gt;Equations for estimating biomass, foliage area, and sapwood of small trees in the southern Appalachians&lt;/title&gt;&lt;secondary-title&gt;Forest Science&lt;/secondary-title&gt;&lt;/titles&gt;&lt;periodical&gt;&lt;full-title&gt;Forest Science&lt;/full-title&gt;&lt;abbr-1&gt;For. Sci.&lt;/abbr-1&gt;&lt;/periodical&gt;&lt;pages&gt;414-421&lt;/pages&gt;&lt;volume&gt;62&lt;/volume&gt;&lt;number&gt;4&lt;/number&gt;&lt;dates&gt;&lt;year&gt;2016&lt;/year&gt;&lt;/dates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Brantley et al. 2016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735BBAEB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62169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Larix laricina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C917D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 = 0.1265*(</w:t>
            </w:r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^2.2453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621CE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er-Mikaelian&lt;/Author&gt;&lt;Year&gt;1997&lt;/Year&gt;&lt;RecNum&gt;461&lt;/RecNum&gt;&lt;DisplayText&gt;(Ter-Mikaelian and Korzukhin 1997)&lt;/DisplayText&gt;&lt;record&gt;&lt;rec-number&gt;461&lt;/rec-number&gt;&lt;foreign-keys&gt;&lt;key app="EN" db-id="rdt5eaxwb9twf5exevjx22e2f55fvx05zfx9" timestamp="1567092479"&gt;461&lt;/key&gt;&lt;/foreign-keys&gt;&lt;ref-type name="Journal Article"&gt;17&lt;/ref-type&gt;&lt;contributors&gt;&lt;authors&gt;&lt;author&gt;Ter-Mikaelian, Michael T&lt;/author&gt;&lt;author&gt;Korzukhin, Michael D&lt;/author&gt;&lt;/authors&gt;&lt;/contributors&gt;&lt;titles&gt;&lt;title&gt;Biomass equations for sixty-five North American tree species&lt;/title&gt;&lt;secondary-title&gt;Forest Ecology and Management&lt;/secondary-title&gt;&lt;/titles&gt;&lt;periodical&gt;&lt;full-title&gt;Forest Ecology and Management&lt;/full-title&gt;&lt;/periodical&gt;&lt;pages&gt;1-24&lt;/pages&gt;&lt;volume&gt;97&lt;/volume&gt;&lt;number&gt;1&lt;/number&gt;&lt;dates&gt;&lt;year&gt;1997&lt;/year&gt;&lt;/dates&gt;&lt;isbn&gt;0378-1127&lt;/isbn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Ter-Mikaelian and Korzukhin 1997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8DF" w:rsidRPr="004C78DF" w14:paraId="48671FC4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EB678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Lindera benzoin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ADF0E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 = -2.2118 + 2.4133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BDE2B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proofErr w:type="spellStart"/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t>Choznacky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et al. 2014; equation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t>Laurelaceae</w:t>
            </w:r>
            <w:proofErr w:type="spellEnd"/>
          </w:p>
        </w:tc>
      </w:tr>
      <w:tr w:rsidR="004C78DF" w:rsidRPr="004C78DF" w14:paraId="24DA2447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A7DB1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Lyonia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ligustrina</w:t>
            </w:r>
            <w:proofErr w:type="spellEnd"/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4C0D2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n(bm)=(3.6685+1.8205*ln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)/100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62A1C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Dickinson&lt;/Author&gt;&lt;Year&gt;2010&lt;/Year&gt;&lt;RecNum&gt;417&lt;/RecNum&gt;&lt;DisplayText&gt;(Dickinson and Zenner 2010)&lt;/DisplayText&gt;&lt;record&gt;&lt;rec-number&gt;417&lt;/rec-number&gt;&lt;foreign-keys&gt;&lt;key app="EN" db-id="rdt5eaxwb9twf5exevjx22e2f55fvx05zfx9" timestamp="1567086540"&gt;417&lt;/key&gt;&lt;/foreign-keys&gt;&lt;ref-type name="Journal Article"&gt;17&lt;/ref-type&gt;&lt;contributors&gt;&lt;authors&gt;&lt;author&gt;Dickinson, Yvette L&lt;/author&gt;&lt;author&gt;Zenner, Eric K&lt;/author&gt;&lt;/authors&gt;&lt;/contributors&gt;&lt;titles&gt;&lt;title&gt;Allometric equations for the aboveground biomass of selected common eastern hardwood understory species&lt;/title&gt;&lt;secondary-title&gt;Northern Journal of Applied Forestry&lt;/secondary-title&gt;&lt;/titles&gt;&lt;periodical&gt;&lt;full-title&gt;Northern Journal of Applied Forestry&lt;/full-title&gt;&lt;/periodical&gt;&lt;pages&gt;160-165&lt;/pages&gt;&lt;volume&gt;27&lt;/volume&gt;&lt;number&gt;4&lt;/number&gt;&lt;dates&gt;&lt;year&gt;2010&lt;/year&gt;&lt;/dates&gt;&lt;isbn&gt;0742-6348&lt;/isbn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Dickinson and Zenner 201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29DC9B9E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E82CB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Nyssa sylvatica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DC9F21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 = -2.48 + 2.4835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D198B7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Jenkins&lt;/Author&gt;&lt;Year&gt;2004&lt;/Year&gt;&lt;RecNum&gt;359&lt;/RecNum&gt;&lt;DisplayText&gt;(Jenkins et al. 2004)&lt;/DisplayText&gt;&lt;record&gt;&lt;rec-number&gt;359&lt;/rec-number&gt;&lt;foreign-keys&gt;&lt;key app="EN" db-id="rdt5eaxwb9twf5exevjx22e2f55fvx05zfx9" timestamp="1544045836"&gt;359&lt;/key&gt;&lt;/foreign-keys&gt;&lt;ref-type name="Journal Article"&gt;17&lt;/ref-type&gt;&lt;contributors&gt;&lt;authors&gt;&lt;author&gt;Jenkins, Jennifer C&lt;/author&gt;&lt;author&gt;Chojnacky, David C&lt;/author&gt;&lt;author&gt;Heath, Linda S&lt;/author&gt;&lt;author&gt;Birdsey, Richard A&lt;/author&gt;&lt;/authors&gt;&lt;/contributors&gt;&lt;titles&gt;&lt;title&gt;Comprehensive database of diameter-based biomass regressions for North American tree species&lt;/title&gt;&lt;secondary-title&gt;Gen. Tech. Rep. NE-319. Newtown Square, PA: US Department of Agriculture, Forest Service, Northeastern Research Station. 45 p.[1 CD-ROM].&lt;/secondary-title&gt;&lt;/titles&gt;&lt;periodical&gt;&lt;full-title&gt;Gen. Tech. Rep. NE-319. Newtown Square, PA: US Department of Agriculture, Forest Service, Northeastern Research Station. 45 p.[1 CD-ROM].&lt;/full-title&gt;&lt;/periodical&gt;&lt;volume&gt;319&lt;/volume&gt;&lt;dates&gt;&lt;year&gt;2004&lt;/year&gt;&lt;/dates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Jenkins et al. 2004)</w:t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; General hardwood </w:t>
            </w:r>
          </w:p>
        </w:tc>
      </w:tr>
      <w:tr w:rsidR="004C78DF" w:rsidRPr="004C78DF" w14:paraId="47135EEC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ACEE6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Ostrya virginiana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00082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 = -2.48 + 2.4835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0427B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Jenkins&lt;/Author&gt;&lt;Year&gt;2004&lt;/Year&gt;&lt;RecNum&gt;359&lt;/RecNum&gt;&lt;DisplayText&gt;(Jenkins et al. 2004)&lt;/DisplayText&gt;&lt;record&gt;&lt;rec-number&gt;359&lt;/rec-number&gt;&lt;foreign-keys&gt;&lt;key app="EN" db-id="rdt5eaxwb9twf5exevjx22e2f55fvx05zfx9" timestamp="1544045836"&gt;359&lt;/key&gt;&lt;/foreign-keys&gt;&lt;ref-type name="Journal Article"&gt;17&lt;/ref-type&gt;&lt;contributors&gt;&lt;authors&gt;&lt;author&gt;Jenkins, Jennifer C&lt;/author&gt;&lt;author&gt;Chojnacky, David C&lt;/author&gt;&lt;author&gt;Heath, Linda S&lt;/author&gt;&lt;author&gt;Birdsey, Richard A&lt;/author&gt;&lt;/authors&gt;&lt;/contributors&gt;&lt;titles&gt;&lt;title&gt;Comprehensive database of diameter-based biomass regressions for North American tree species&lt;/title&gt;&lt;secondary-title&gt;Gen. Tech. Rep. NE-319. Newtown Square, PA: US Department of Agriculture, Forest Service, Northeastern Research Station. 45 p.[1 CD-ROM].&lt;/secondary-title&gt;&lt;/titles&gt;&lt;periodical&gt;&lt;full-title&gt;Gen. Tech. Rep. NE-319. Newtown Square, PA: US Department of Agriculture, Forest Service, Northeastern Research Station. 45 p.[1 CD-ROM].&lt;/full-title&gt;&lt;/periodical&gt;&lt;volume&gt;319&lt;/volume&gt;&lt;dates&gt;&lt;year&gt;2004&lt;/year&gt;&lt;/dates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Jenkins et al. 2004)</w:t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; General hardwood </w:t>
            </w:r>
          </w:p>
        </w:tc>
      </w:tr>
      <w:tr w:rsidR="004C78DF" w:rsidRPr="004C78DF" w14:paraId="5AB060F2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D4F56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Picea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abies</w:t>
            </w:r>
            <w:proofErr w:type="spellEnd"/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97AA5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=-2.621 + 2.456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F2F511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inzi&lt;/Author&gt;&lt;Year&gt;2020&lt;/Year&gt;&lt;RecNum&gt;538&lt;/RecNum&gt;&lt;DisplayText&gt;(Finzi et al. 2020)&lt;/DisplayText&gt;&lt;record&gt;&lt;rec-number&gt;538&lt;/rec-number&gt;&lt;foreign-keys&gt;&lt;key app="EN" db-id="rdt5eaxwb9twf5exevjx22e2f55fvx05zfx9" timestamp="1602697927"&gt;538&lt;/key&gt;&lt;/foreign-keys&gt;&lt;ref-type name="Journal Article"&gt;17&lt;/ref-type&gt;&lt;contributors&gt;&lt;authors&gt;&lt;author&gt;Finzi, Adrien C.&lt;/author&gt;&lt;author&gt;Giasson, Marc-André&lt;/author&gt;&lt;author&gt;Barker Plotkin, Audrey A.&lt;/author&gt;&lt;author&gt;Aber, John D.&lt;/author&gt;&lt;author&gt;Boose, Emery R.&lt;/author&gt;&lt;author&gt;Davidson, Eric A.&lt;/author&gt;&lt;author&gt;Dietze, Michael C.&lt;/author&gt;&lt;author&gt;Ellison, Aaron M.&lt;/author&gt;&lt;author&gt;Frey, Serita D.&lt;/author&gt;&lt;author&gt;Goldman, Evan&lt;/author&gt;&lt;author&gt;Keenan, Trevor F.&lt;/author&gt;&lt;author&gt;Melillo, Jerry M.&lt;/author&gt;&lt;author&gt;Munger, J. William&lt;/author&gt;&lt;author&gt;Nadelhoffer, Knute J.&lt;/author&gt;&lt;author&gt;Ollinger, Scott V.&lt;/author&gt;&lt;author&gt;Orwig, David A.&lt;/author&gt;&lt;author&gt;Pederson, Neil&lt;/author&gt;&lt;author&gt;Richardson, Andrew D.&lt;/author&gt;&lt;author&gt;Savage, Kathleen&lt;/author&gt;&lt;author&gt;Tang, Jianwu&lt;/author&gt;&lt;author&gt;Thompson, Jonathan R.&lt;/author&gt;&lt;author&gt;Williams, Christopher A.&lt;/author&gt;&lt;author&gt;Wofsy, Steven C.&lt;/author&gt;&lt;author&gt;Zhou, Zaixing&lt;/author&gt;&lt;author&gt;Foster, David R.&lt;/author&gt;&lt;/authors&gt;&lt;/contributors&gt;&lt;titles&gt;&lt;title&gt;Carbon budget of the Harvard Forest Long-Term Ecological Research site: pattern, process, and response to global change&lt;/title&gt;&lt;secondary-title&gt;Ecological Monographs&lt;/secondary-title&gt;&lt;/titles&gt;&lt;periodical&gt;&lt;full-title&gt;Ecological Monographs&lt;/full-title&gt;&lt;/periodical&gt;&lt;volume&gt;In Press&lt;/volume&gt;&lt;number&gt;n/a&lt;/number&gt;&lt;dates&gt;&lt;year&gt;2020&lt;/year&gt;&lt;/dates&gt;&lt;isbn&gt;0012-9615&lt;/isbn&gt;&lt;urls&gt;&lt;related-urls&gt;&lt;url&gt;https://esajournals.onlinelibrary.wiley.com/doi/abs/10.1002/ecm.1423&lt;/url&gt;&lt;/related-urls&gt;&lt;/urls&gt;&lt;electronic-resource-num&gt;10.1002/ecm.1423&lt;/electronic-resource-num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Finzi et al. 202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4D66E013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4009A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Picea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rubens</w:t>
            </w:r>
            <w:proofErr w:type="spellEnd"/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7E1DF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=-2.621 + 2.456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0FE40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inzi&lt;/Author&gt;&lt;Year&gt;2020&lt;/Year&gt;&lt;RecNum&gt;538&lt;/RecNum&gt;&lt;DisplayText&gt;(Finzi et al. 2020)&lt;/DisplayText&gt;&lt;record&gt;&lt;rec-number&gt;538&lt;/rec-number&gt;&lt;foreign-keys&gt;&lt;key app="EN" db-id="rdt5eaxwb9twf5exevjx22e2f55fvx05zfx9" timestamp="1602697927"&gt;538&lt;/key&gt;&lt;/foreign-keys&gt;&lt;ref-type name="Journal Article"&gt;17&lt;/ref-type&gt;&lt;contributors&gt;&lt;authors&gt;&lt;author&gt;Finzi, Adrien C.&lt;/author&gt;&lt;author&gt;Giasson, Marc-André&lt;/author&gt;&lt;author&gt;Barker Plotkin, Audrey A.&lt;/author&gt;&lt;author&gt;Aber, John D.&lt;/author&gt;&lt;author&gt;Boose, Emery R.&lt;/author&gt;&lt;author&gt;Davidson, Eric A.&lt;/author&gt;&lt;author&gt;Dietze, Michael C.&lt;/author&gt;&lt;author&gt;Ellison, Aaron M.&lt;/author&gt;&lt;author&gt;Frey, Serita D.&lt;/author&gt;&lt;author&gt;Goldman, Evan&lt;/author&gt;&lt;author&gt;Keenan, Trevor F.&lt;/author&gt;&lt;author&gt;Melillo, Jerry M.&lt;/author&gt;&lt;author&gt;Munger, J. William&lt;/author&gt;&lt;author&gt;Nadelhoffer, Knute J.&lt;/author&gt;&lt;author&gt;Ollinger, Scott V.&lt;/author&gt;&lt;author&gt;Orwig, David A.&lt;/author&gt;&lt;author&gt;Pederson, Neil&lt;/author&gt;&lt;author&gt;Richardson, Andrew D.&lt;/author&gt;&lt;author&gt;Savage, Kathleen&lt;/author&gt;&lt;author&gt;Tang, Jianwu&lt;/author&gt;&lt;author&gt;Thompson, Jonathan R.&lt;/author&gt;&lt;author&gt;Williams, Christopher A.&lt;/author&gt;&lt;author&gt;Wofsy, Steven C.&lt;/author&gt;&lt;author&gt;Zhou, Zaixing&lt;/author&gt;&lt;author&gt;Foster, David R.&lt;/author&gt;&lt;/authors&gt;&lt;/contributors&gt;&lt;titles&gt;&lt;title&gt;Carbon budget of the Harvard Forest Long-Term Ecological Research site: pattern, process, and response to global change&lt;/title&gt;&lt;secondary-title&gt;Ecological Monographs&lt;/secondary-title&gt;&lt;/titles&gt;&lt;periodical&gt;&lt;full-title&gt;Ecological Monographs&lt;/full-title&gt;&lt;/periodical&gt;&lt;volume&gt;In Press&lt;/volume&gt;&lt;number&gt;n/a&lt;/number&gt;&lt;dates&gt;&lt;year&gt;2020&lt;/year&gt;&lt;/dates&gt;&lt;isbn&gt;0012-9615&lt;/isbn&gt;&lt;urls&gt;&lt;related-urls&gt;&lt;url&gt;https://esajournals.onlinelibrary.wiley.com/doi/abs/10.1002/ecm.1423&lt;/url&gt;&lt;/related-urls&gt;&lt;/urls&gt;&lt;electronic-resource-num&gt;10.1002/ecm.1423&lt;/electronic-resource-num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Finzi et al. 202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6B849876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F186F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Picea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 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pp</w:t>
            </w: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.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94ADE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=-2.621 + 2.456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C9F9E4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inzi&lt;/Author&gt;&lt;Year&gt;2020&lt;/Year&gt;&lt;RecNum&gt;538&lt;/RecNum&gt;&lt;DisplayText&gt;(Finzi et al. 2020)&lt;/DisplayText&gt;&lt;record&gt;&lt;rec-number&gt;538&lt;/rec-number&gt;&lt;foreign-keys&gt;&lt;key app="EN" db-id="rdt5eaxwb9twf5exevjx22e2f55fvx05zfx9" timestamp="1602697927"&gt;538&lt;/key&gt;&lt;/foreign-keys&gt;&lt;ref-type name="Journal Article"&gt;17&lt;/ref-type&gt;&lt;contributors&gt;&lt;authors&gt;&lt;author&gt;Finzi, Adrien C.&lt;/author&gt;&lt;author&gt;Giasson, Marc-André&lt;/author&gt;&lt;author&gt;Barker Plotkin, Audrey A.&lt;/author&gt;&lt;author&gt;Aber, John D.&lt;/author&gt;&lt;author&gt;Boose, Emery R.&lt;/author&gt;&lt;author&gt;Davidson, Eric A.&lt;/author&gt;&lt;author&gt;Dietze, Michael C.&lt;/author&gt;&lt;author&gt;Ellison, Aaron M.&lt;/author&gt;&lt;author&gt;Frey, Serita D.&lt;/author&gt;&lt;author&gt;Goldman, Evan&lt;/author&gt;&lt;author&gt;Keenan, Trevor F.&lt;/author&gt;&lt;author&gt;Melillo, Jerry M.&lt;/author&gt;&lt;author&gt;Munger, J. William&lt;/author&gt;&lt;author&gt;Nadelhoffer, Knute J.&lt;/author&gt;&lt;author&gt;Ollinger, Scott V.&lt;/author&gt;&lt;author&gt;Orwig, David A.&lt;/author&gt;&lt;author&gt;Pederson, Neil&lt;/author&gt;&lt;author&gt;Richardson, Andrew D.&lt;/author&gt;&lt;author&gt;Savage, Kathleen&lt;/author&gt;&lt;author&gt;Tang, Jianwu&lt;/author&gt;&lt;author&gt;Thompson, Jonathan R.&lt;/author&gt;&lt;author&gt;Williams, Christopher A.&lt;/author&gt;&lt;author&gt;Wofsy, Steven C.&lt;/author&gt;&lt;author&gt;Zhou, Zaixing&lt;/author&gt;&lt;author&gt;Foster, David R.&lt;/author&gt;&lt;/authors&gt;&lt;/contributors&gt;&lt;titles&gt;&lt;title&gt;Carbon budget of the Harvard Forest Long-Term Ecological Research site: pattern, process, and response to global change&lt;/title&gt;&lt;secondary-title&gt;Ecological Monographs&lt;/secondary-title&gt;&lt;/titles&gt;&lt;periodical&gt;&lt;full-title&gt;Ecological Monographs&lt;/full-title&gt;&lt;/periodical&gt;&lt;volume&gt;In Press&lt;/volume&gt;&lt;number&gt;n/a&lt;/number&gt;&lt;dates&gt;&lt;year&gt;2020&lt;/year&gt;&lt;/dates&gt;&lt;isbn&gt;0012-9615&lt;/isbn&gt;&lt;urls&gt;&lt;related-urls&gt;&lt;url&gt;https://esajournals.onlinelibrary.wiley.com/doi/abs/10.1002/ecm.1423&lt;/url&gt;&lt;/related-urls&gt;&lt;/urls&gt;&lt;electronic-resource-num&gt;10.1002/ecm.1423&lt;/electronic-resource-num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Finzi et al. 202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60683F41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9D1CA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Pinus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resinosa</w:t>
            </w:r>
            <w:proofErr w:type="spellEnd"/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21404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=-2.076 + 2.317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D6AAED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inzi&lt;/Author&gt;&lt;Year&gt;2020&lt;/Year&gt;&lt;RecNum&gt;538&lt;/RecNum&gt;&lt;DisplayText&gt;(Finzi et al. 2020)&lt;/DisplayText&gt;&lt;record&gt;&lt;rec-number&gt;538&lt;/rec-number&gt;&lt;foreign-keys&gt;&lt;key app="EN" db-id="rdt5eaxwb9twf5exevjx22e2f55fvx05zfx9" timestamp="1602697927"&gt;538&lt;/key&gt;&lt;/foreign-keys&gt;&lt;ref-type name="Journal Article"&gt;17&lt;/ref-type&gt;&lt;contributors&gt;&lt;authors&gt;&lt;author&gt;Finzi, Adrien C.&lt;/author&gt;&lt;author&gt;Giasson, Marc-André&lt;/author&gt;&lt;author&gt;Barker Plotkin, Audrey A.&lt;/author&gt;&lt;author&gt;Aber, John D.&lt;/author&gt;&lt;author&gt;Boose, Emery R.&lt;/author&gt;&lt;author&gt;Davidson, Eric A.&lt;/author&gt;&lt;author&gt;Dietze, Michael C.&lt;/author&gt;&lt;author&gt;Ellison, Aaron M.&lt;/author&gt;&lt;author&gt;Frey, Serita D.&lt;/author&gt;&lt;author&gt;Goldman, Evan&lt;/author&gt;&lt;author&gt;Keenan, Trevor F.&lt;/author&gt;&lt;author&gt;Melillo, Jerry M.&lt;/author&gt;&lt;author&gt;Munger, J. William&lt;/author&gt;&lt;author&gt;Nadelhoffer, Knute J.&lt;/author&gt;&lt;author&gt;Ollinger, Scott V.&lt;/author&gt;&lt;author&gt;Orwig, David A.&lt;/author&gt;&lt;author&gt;Pederson, Neil&lt;/author&gt;&lt;author&gt;Richardson, Andrew D.&lt;/author&gt;&lt;author&gt;Savage, Kathleen&lt;/author&gt;&lt;author&gt;Tang, Jianwu&lt;/author&gt;&lt;author&gt;Thompson, Jonathan R.&lt;/author&gt;&lt;author&gt;Williams, Christopher A.&lt;/author&gt;&lt;author&gt;Wofsy, Steven C.&lt;/author&gt;&lt;author&gt;Zhou, Zaixing&lt;/author&gt;&lt;author&gt;Foster, David R.&lt;/author&gt;&lt;/authors&gt;&lt;/contributors&gt;&lt;titles&gt;&lt;title&gt;Carbon budget of the Harvard Forest Long-Term Ecological Research site: pattern, process, and response to global change&lt;/title&gt;&lt;secondary-title&gt;Ecological Monographs&lt;/secondary-title&gt;&lt;/titles&gt;&lt;periodical&gt;&lt;full-title&gt;Ecological Monographs&lt;/full-title&gt;&lt;/periodical&gt;&lt;volume&gt;In Press&lt;/volume&gt;&lt;number&gt;n/a&lt;/number&gt;&lt;dates&gt;&lt;year&gt;2020&lt;/year&gt;&lt;/dates&gt;&lt;isbn&gt;0012-9615&lt;/isbn&gt;&lt;urls&gt;&lt;related-urls&gt;&lt;url&gt;https://esajournals.onlinelibrary.wiley.com/doi/abs/10.1002/ecm.1423&lt;/url&gt;&lt;/related-urls&gt;&lt;/urls&gt;&lt;electronic-resource-num&gt;10.1002/ecm.1423&lt;/electronic-resource-num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Finzi et al. 202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02CF9A08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F95CE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Pinus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strobus</w:t>
            </w:r>
            <w:proofErr w:type="spellEnd"/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2B69B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=-3.293 + 2.603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94500C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inzi&lt;/Author&gt;&lt;Year&gt;2020&lt;/Year&gt;&lt;RecNum&gt;538&lt;/RecNum&gt;&lt;DisplayText&gt;(Finzi et al. 2020)&lt;/DisplayText&gt;&lt;record&gt;&lt;rec-number&gt;538&lt;/rec-number&gt;&lt;foreign-keys&gt;&lt;key app="EN" db-id="rdt5eaxwb9twf5exevjx22e2f55fvx05zfx9" timestamp="1602697927"&gt;538&lt;/key&gt;&lt;/foreign-keys&gt;&lt;ref-type name="Journal Article"&gt;17&lt;/ref-type&gt;&lt;contributors&gt;&lt;authors&gt;&lt;author&gt;Finzi, Adrien C.&lt;/author&gt;&lt;author&gt;Giasson, Marc-André&lt;/author&gt;&lt;author&gt;Barker Plotkin, Audrey A.&lt;/author&gt;&lt;author&gt;Aber, John D.&lt;/author&gt;&lt;author&gt;Boose, Emery R.&lt;/author&gt;&lt;author&gt;Davidson, Eric A.&lt;/author&gt;&lt;author&gt;Dietze, Michael C.&lt;/author&gt;&lt;author&gt;Ellison, Aaron M.&lt;/author&gt;&lt;author&gt;Frey, Serita D.&lt;/author&gt;&lt;author&gt;Goldman, Evan&lt;/author&gt;&lt;author&gt;Keenan, Trevor F.&lt;/author&gt;&lt;author&gt;Melillo, Jerry M.&lt;/author&gt;&lt;author&gt;Munger, J. William&lt;/author&gt;&lt;author&gt;Nadelhoffer, Knute J.&lt;/author&gt;&lt;author&gt;Ollinger, Scott V.&lt;/author&gt;&lt;author&gt;Orwig, David A.&lt;/author&gt;&lt;author&gt;Pederson, Neil&lt;/author&gt;&lt;author&gt;Richardson, Andrew D.&lt;/author&gt;&lt;author&gt;Savage, Kathleen&lt;/author&gt;&lt;author&gt;Tang, Jianwu&lt;/author&gt;&lt;author&gt;Thompson, Jonathan R.&lt;/author&gt;&lt;author&gt;Williams, Christopher A.&lt;/author&gt;&lt;author&gt;Wofsy, Steven C.&lt;/author&gt;&lt;author&gt;Zhou, Zaixing&lt;/author&gt;&lt;author&gt;Foster, David R.&lt;/author&gt;&lt;/authors&gt;&lt;/contributors&gt;&lt;titles&gt;&lt;title&gt;Carbon budget of the Harvard Forest Long-Term Ecological Research site: pattern, process, and response to global change&lt;/title&gt;&lt;secondary-title&gt;Ecological Monographs&lt;/secondary-title&gt;&lt;/titles&gt;&lt;periodical&gt;&lt;full-title&gt;Ecological Monographs&lt;/full-title&gt;&lt;/periodical&gt;&lt;volume&gt;In Press&lt;/volume&gt;&lt;number&gt;n/a&lt;/number&gt;&lt;dates&gt;&lt;year&gt;2020&lt;/year&gt;&lt;/dates&gt;&lt;isbn&gt;0012-9615&lt;/isbn&gt;&lt;urls&gt;&lt;related-urls&gt;&lt;url&gt;https://esajournals.onlinelibrary.wiley.com/doi/abs/10.1002/ecm.1423&lt;/url&gt;&lt;/related-urls&gt;&lt;/urls&gt;&lt;electronic-resource-num&gt;10.1002/ecm.1423&lt;/electronic-resource-num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Finzi et al. 202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6D4CB8E3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4C4D3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Pinus 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nknown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FBB07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=-2.076 + 2.317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86ED5B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inzi&lt;/Author&gt;&lt;Year&gt;2020&lt;/Year&gt;&lt;RecNum&gt;538&lt;/RecNum&gt;&lt;DisplayText&gt;(Finzi et al. 2020)&lt;/DisplayText&gt;&lt;record&gt;&lt;rec-number&gt;538&lt;/rec-number&gt;&lt;foreign-keys&gt;&lt;key app="EN" db-id="rdt5eaxwb9twf5exevjx22e2f55fvx05zfx9" timestamp="1602697927"&gt;538&lt;/key&gt;&lt;/foreign-keys&gt;&lt;ref-type name="Journal Article"&gt;17&lt;/ref-type&gt;&lt;contributors&gt;&lt;authors&gt;&lt;author&gt;Finzi, Adrien C.&lt;/author&gt;&lt;author&gt;Giasson, Marc-André&lt;/author&gt;&lt;author&gt;Barker Plotkin, Audrey A.&lt;/author&gt;&lt;author&gt;Aber, John D.&lt;/author&gt;&lt;author&gt;Boose, Emery R.&lt;/author&gt;&lt;author&gt;Davidson, Eric A.&lt;/author&gt;&lt;author&gt;Dietze, Michael C.&lt;/author&gt;&lt;author&gt;Ellison, Aaron M.&lt;/author&gt;&lt;author&gt;Frey, Serita D.&lt;/author&gt;&lt;author&gt;Goldman, Evan&lt;/author&gt;&lt;author&gt;Keenan, Trevor F.&lt;/author&gt;&lt;author&gt;Melillo, Jerry M.&lt;/author&gt;&lt;author&gt;Munger, J. William&lt;/author&gt;&lt;author&gt;Nadelhoffer, Knute J.&lt;/author&gt;&lt;author&gt;Ollinger, Scott V.&lt;/author&gt;&lt;author&gt;Orwig, David A.&lt;/author&gt;&lt;author&gt;Pederson, Neil&lt;/author&gt;&lt;author&gt;Richardson, Andrew D.&lt;/author&gt;&lt;author&gt;Savage, Kathleen&lt;/author&gt;&lt;author&gt;Tang, Jianwu&lt;/author&gt;&lt;author&gt;Thompson, Jonathan R.&lt;/author&gt;&lt;author&gt;Williams, Christopher A.&lt;/author&gt;&lt;author&gt;Wofsy, Steven C.&lt;/author&gt;&lt;author&gt;Zhou, Zaixing&lt;/author&gt;&lt;author&gt;Foster, David R.&lt;/author&gt;&lt;/authors&gt;&lt;/contributors&gt;&lt;titles&gt;&lt;title&gt;Carbon budget of the Harvard Forest Long-Term Ecological Research site: pattern, process, and response to global change&lt;/title&gt;&lt;secondary-title&gt;Ecological Monographs&lt;/secondary-title&gt;&lt;/titles&gt;&lt;periodical&gt;&lt;full-title&gt;Ecological Monographs&lt;/full-title&gt;&lt;/periodical&gt;&lt;volume&gt;In Press&lt;/volume&gt;&lt;number&gt;n/a&lt;/number&gt;&lt;dates&gt;&lt;year&gt;2020&lt;/year&gt;&lt;/dates&gt;&lt;isbn&gt;0012-9615&lt;/isbn&gt;&lt;urls&gt;&lt;related-urls&gt;&lt;url&gt;https://esajournals.onlinelibrary.wiley.com/doi/abs/10.1002/ecm.1423&lt;/url&gt;&lt;/related-urls&gt;&lt;/urls&gt;&lt;electronic-resource-num&gt;10.1002/ecm.1423&lt;/electronic-resource-num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Finzi et al. 202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719984AE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DCDD5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Populus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grandidentata</w:t>
            </w:r>
            <w:proofErr w:type="spellEnd"/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E377A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 = 0.0785*(</w:t>
            </w:r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^2.4981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307A8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er-Mikaelian&lt;/Author&gt;&lt;Year&gt;1997&lt;/Year&gt;&lt;RecNum&gt;461&lt;/RecNum&gt;&lt;DisplayText&gt;(Ter-Mikaelian and Korzukhin 1997)&lt;/DisplayText&gt;&lt;record&gt;&lt;rec-number&gt;461&lt;/rec-number&gt;&lt;foreign-keys&gt;&lt;key app="EN" db-id="rdt5eaxwb9twf5exevjx22e2f55fvx05zfx9" timestamp="1567092479"&gt;461&lt;/key&gt;&lt;/foreign-keys&gt;&lt;ref-type name="Journal Article"&gt;17&lt;/ref-type&gt;&lt;contributors&gt;&lt;authors&gt;&lt;author&gt;Ter-Mikaelian, Michael T&lt;/author&gt;&lt;author&gt;Korzukhin, Michael D&lt;/author&gt;&lt;/authors&gt;&lt;/contributors&gt;&lt;titles&gt;&lt;title&gt;Biomass equations for sixty-five North American tree species&lt;/title&gt;&lt;secondary-title&gt;Forest Ecology and Management&lt;/secondary-title&gt;&lt;/titles&gt;&lt;periodical&gt;&lt;full-title&gt;Forest Ecology and Management&lt;/full-title&gt;&lt;/periodical&gt;&lt;pages&gt;1-24&lt;/pages&gt;&lt;volume&gt;97&lt;/volume&gt;&lt;number&gt;1&lt;/number&gt;&lt;dates&gt;&lt;year&gt;1997&lt;/year&gt;&lt;/dates&gt;&lt;isbn&gt;0378-1127&lt;/isbn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Ter-Mikaelian and Korzukhin 1997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8DF" w:rsidRPr="004C78DF" w14:paraId="09BDE199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40072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Populus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tremuloides</w:t>
            </w:r>
            <w:proofErr w:type="spellEnd"/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1EB5B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 = 0.0637*(</w:t>
            </w:r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^2.6087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EE902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er-Mikaelian&lt;/Author&gt;&lt;Year&gt;1997&lt;/Year&gt;&lt;RecNum&gt;461&lt;/RecNum&gt;&lt;DisplayText&gt;(Ter-Mikaelian and Korzukhin 1997)&lt;/DisplayText&gt;&lt;record&gt;&lt;rec-number&gt;461&lt;/rec-number&gt;&lt;foreign-keys&gt;&lt;key app="EN" db-id="rdt5eaxwb9twf5exevjx22e2f55fvx05zfx9" timestamp="1567092479"&gt;461&lt;/key&gt;&lt;/foreign-keys&gt;&lt;ref-type name="Journal Article"&gt;17&lt;/ref-type&gt;&lt;contributors&gt;&lt;authors&gt;&lt;author&gt;Ter-Mikaelian, Michael T&lt;/author&gt;&lt;author&gt;Korzukhin, Michael D&lt;/author&gt;&lt;/authors&gt;&lt;/contributors&gt;&lt;titles&gt;&lt;title&gt;Biomass equations for sixty-five North American tree species&lt;/title&gt;&lt;secondary-title&gt;Forest Ecology and Management&lt;/secondary-title&gt;&lt;/titles&gt;&lt;periodical&gt;&lt;full-title&gt;Forest Ecology and Management&lt;/full-title&gt;&lt;/periodical&gt;&lt;pages&gt;1-24&lt;/pages&gt;&lt;volume&gt;97&lt;/volume&gt;&lt;number&gt;1&lt;/number&gt;&lt;dates&gt;&lt;year&gt;1997&lt;/year&gt;&lt;/dates&gt;&lt;isbn&gt;0378-1127&lt;/isbn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Ter-Mikaelian and Korzukhin 1997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8DF" w:rsidRPr="004C78DF" w14:paraId="63D27DD6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46566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Prunus pensylvanica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2EA72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 = 0.9758*(</w:t>
            </w:r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^2.1948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902F0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Young&lt;/Author&gt;&lt;Year&gt;1980&lt;/Year&gt;&lt;RecNum&gt;469&lt;/RecNum&gt;&lt;DisplayText&gt;(Young et al. 1980)&lt;/DisplayText&gt;&lt;record&gt;&lt;rec-number&gt;469&lt;/rec-number&gt;&lt;foreign-keys&gt;&lt;key app="EN" db-id="rdt5eaxwb9twf5exevjx22e2f55fvx05zfx9" timestamp="1567092998"&gt;469&lt;/key&gt;&lt;/foreign-keys&gt;&lt;ref-type name="Journal Article"&gt;17&lt;/ref-type&gt;&lt;contributors&gt;&lt;authors&gt;&lt;author&gt;Young, Harold E&lt;/author&gt;&lt;author&gt;Ribe, John H&lt;/author&gt;&lt;author&gt;Wainwright, Kevin&lt;/author&gt;&lt;/authors&gt;&lt;/contributors&gt;&lt;titles&gt;&lt;title&gt;Weight tables for tree and shrub species in Maine&lt;/title&gt;&lt;secondary-title&gt;Maine. Life Sciences and Agriculture Experiment Station. Miscellaneous report (USA)&lt;/secondary-title&gt;&lt;/titles&gt;&lt;periodical&gt;&lt;full-title&gt;Maine. Life Sciences and Agriculture Experiment Station. Miscellaneous report (USA)&lt;/full-title&gt;&lt;/periodical&gt;&lt;dates&gt;&lt;year&gt;1980&lt;/year&gt;&lt;/dates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Young et al. 198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52F38F78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273FB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Prunus serotina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8139D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 = 0.0716*(</w:t>
            </w:r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^2.6174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5470C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er-Mikaelian&lt;/Author&gt;&lt;Year&gt;1997&lt;/Year&gt;&lt;RecNum&gt;461&lt;/RecNum&gt;&lt;DisplayText&gt;(Ter-Mikaelian and Korzukhin 1997)&lt;/DisplayText&gt;&lt;record&gt;&lt;rec-number&gt;461&lt;/rec-number&gt;&lt;foreign-keys&gt;&lt;key app="EN" db-id="rdt5eaxwb9twf5exevjx22e2f55fvx05zfx9" timestamp="1567092479"&gt;461&lt;/key&gt;&lt;/foreign-keys&gt;&lt;ref-type name="Journal Article"&gt;17&lt;/ref-type&gt;&lt;contributors&gt;&lt;authors&gt;&lt;author&gt;Ter-Mikaelian, Michael T&lt;/author&gt;&lt;author&gt;Korzukhin, Michael D&lt;/author&gt;&lt;/authors&gt;&lt;/contributors&gt;&lt;titles&gt;&lt;title&gt;Biomass equations for sixty-five North American tree species&lt;/title&gt;&lt;secondary-title&gt;Forest Ecology and Management&lt;/secondary-title&gt;&lt;/titles&gt;&lt;periodical&gt;&lt;full-title&gt;Forest Ecology and Management&lt;/full-title&gt;&lt;/periodical&gt;&lt;pages&gt;1-24&lt;/pages&gt;&lt;volume&gt;97&lt;/volume&gt;&lt;number&gt;1&lt;/number&gt;&lt;dates&gt;&lt;year&gt;1997&lt;/year&gt;&lt;/dates&gt;&lt;isbn&gt;0378-1127&lt;/isbn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Ter-Mikaelian and Korzukhin 1997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8DF" w:rsidRPr="004C78DF" w14:paraId="4C9F6F9C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3CF06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lastRenderedPageBreak/>
              <w:t>Quercus alba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A109E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=-2.520 + 2.590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C4567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inzi&lt;/Author&gt;&lt;Year&gt;2020&lt;/Year&gt;&lt;RecNum&gt;538&lt;/RecNum&gt;&lt;DisplayText&gt;(Finzi et al. 2020)&lt;/DisplayText&gt;&lt;record&gt;&lt;rec-number&gt;538&lt;/rec-number&gt;&lt;foreign-keys&gt;&lt;key app="EN" db-id="rdt5eaxwb9twf5exevjx22e2f55fvx05zfx9" timestamp="1602697927"&gt;538&lt;/key&gt;&lt;/foreign-keys&gt;&lt;ref-type name="Journal Article"&gt;17&lt;/ref-type&gt;&lt;contributors&gt;&lt;authors&gt;&lt;author&gt;Finzi, Adrien C.&lt;/author&gt;&lt;author&gt;Giasson, Marc-André&lt;/author&gt;&lt;author&gt;Barker Plotkin, Audrey A.&lt;/author&gt;&lt;author&gt;Aber, John D.&lt;/author&gt;&lt;author&gt;Boose, Emery R.&lt;/author&gt;&lt;author&gt;Davidson, Eric A.&lt;/author&gt;&lt;author&gt;Dietze, Michael C.&lt;/author&gt;&lt;author&gt;Ellison, Aaron M.&lt;/author&gt;&lt;author&gt;Frey, Serita D.&lt;/author&gt;&lt;author&gt;Goldman, Evan&lt;/author&gt;&lt;author&gt;Keenan, Trevor F.&lt;/author&gt;&lt;author&gt;Melillo, Jerry M.&lt;/author&gt;&lt;author&gt;Munger, J. William&lt;/author&gt;&lt;author&gt;Nadelhoffer, Knute J.&lt;/author&gt;&lt;author&gt;Ollinger, Scott V.&lt;/author&gt;&lt;author&gt;Orwig, David A.&lt;/author&gt;&lt;author&gt;Pederson, Neil&lt;/author&gt;&lt;author&gt;Richardson, Andrew D.&lt;/author&gt;&lt;author&gt;Savage, Kathleen&lt;/author&gt;&lt;author&gt;Tang, Jianwu&lt;/author&gt;&lt;author&gt;Thompson, Jonathan R.&lt;/author&gt;&lt;author&gt;Williams, Christopher A.&lt;/author&gt;&lt;author&gt;Wofsy, Steven C.&lt;/author&gt;&lt;author&gt;Zhou, Zaixing&lt;/author&gt;&lt;author&gt;Foster, David R.&lt;/author&gt;&lt;/authors&gt;&lt;/contributors&gt;&lt;titles&gt;&lt;title&gt;Carbon budget of the Harvard Forest Long-Term Ecological Research site: pattern, process, and response to global change&lt;/title&gt;&lt;secondary-title&gt;Ecological Monographs&lt;/secondary-title&gt;&lt;/titles&gt;&lt;periodical&gt;&lt;full-title&gt;Ecological Monographs&lt;/full-title&gt;&lt;/periodical&gt;&lt;volume&gt;In Press&lt;/volume&gt;&lt;number&gt;n/a&lt;/number&gt;&lt;dates&gt;&lt;year&gt;2020&lt;/year&gt;&lt;/dates&gt;&lt;isbn&gt;0012-9615&lt;/isbn&gt;&lt;urls&gt;&lt;related-urls&gt;&lt;url&gt;https://esajournals.onlinelibrary.wiley.com/doi/abs/10.1002/ecm.1423&lt;/url&gt;&lt;/related-urls&gt;&lt;/urls&gt;&lt;electronic-resource-num&gt;10.1002/ecm.1423&lt;/electronic-resource-num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Finzi et al. 202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460D50BF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9A2CB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Quercus rubra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70789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=-1.881 + 2.386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8D8AD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inzi&lt;/Author&gt;&lt;Year&gt;2020&lt;/Year&gt;&lt;RecNum&gt;538&lt;/RecNum&gt;&lt;DisplayText&gt;(Finzi et al. 2020)&lt;/DisplayText&gt;&lt;record&gt;&lt;rec-number&gt;538&lt;/rec-number&gt;&lt;foreign-keys&gt;&lt;key app="EN" db-id="rdt5eaxwb9twf5exevjx22e2f55fvx05zfx9" timestamp="1602697927"&gt;538&lt;/key&gt;&lt;/foreign-keys&gt;&lt;ref-type name="Journal Article"&gt;17&lt;/ref-type&gt;&lt;contributors&gt;&lt;authors&gt;&lt;author&gt;Finzi, Adrien C.&lt;/author&gt;&lt;author&gt;Giasson, Marc-André&lt;/author&gt;&lt;author&gt;Barker Plotkin, Audrey A.&lt;/author&gt;&lt;author&gt;Aber, John D.&lt;/author&gt;&lt;author&gt;Boose, Emery R.&lt;/author&gt;&lt;author&gt;Davidson, Eric A.&lt;/author&gt;&lt;author&gt;Dietze, Michael C.&lt;/author&gt;&lt;author&gt;Ellison, Aaron M.&lt;/author&gt;&lt;author&gt;Frey, Serita D.&lt;/author&gt;&lt;author&gt;Goldman, Evan&lt;/author&gt;&lt;author&gt;Keenan, Trevor F.&lt;/author&gt;&lt;author&gt;Melillo, Jerry M.&lt;/author&gt;&lt;author&gt;Munger, J. William&lt;/author&gt;&lt;author&gt;Nadelhoffer, Knute J.&lt;/author&gt;&lt;author&gt;Ollinger, Scott V.&lt;/author&gt;&lt;author&gt;Orwig, David A.&lt;/author&gt;&lt;author&gt;Pederson, Neil&lt;/author&gt;&lt;author&gt;Richardson, Andrew D.&lt;/author&gt;&lt;author&gt;Savage, Kathleen&lt;/author&gt;&lt;author&gt;Tang, Jianwu&lt;/author&gt;&lt;author&gt;Thompson, Jonathan R.&lt;/author&gt;&lt;author&gt;Williams, Christopher A.&lt;/author&gt;&lt;author&gt;Wofsy, Steven C.&lt;/author&gt;&lt;author&gt;Zhou, Zaixing&lt;/author&gt;&lt;author&gt;Foster, David R.&lt;/author&gt;&lt;/authors&gt;&lt;/contributors&gt;&lt;titles&gt;&lt;title&gt;Carbon budget of the Harvard Forest Long-Term Ecological Research site: pattern, process, and response to global change&lt;/title&gt;&lt;secondary-title&gt;Ecological Monographs&lt;/secondary-title&gt;&lt;/titles&gt;&lt;periodical&gt;&lt;full-title&gt;Ecological Monographs&lt;/full-title&gt;&lt;/periodical&gt;&lt;volume&gt;In Press&lt;/volume&gt;&lt;number&gt;n/a&lt;/number&gt;&lt;dates&gt;&lt;year&gt;2020&lt;/year&gt;&lt;/dates&gt;&lt;isbn&gt;0012-9615&lt;/isbn&gt;&lt;urls&gt;&lt;related-urls&gt;&lt;url&gt;https://esajournals.onlinelibrary.wiley.com/doi/abs/10.1002/ecm.1423&lt;/url&gt;&lt;/related-urls&gt;&lt;/urls&gt;&lt;electronic-resource-num&gt;10.1002/ecm.1423&lt;/electronic-resource-num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Finzi et al. 202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10C80C51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F7872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Quercus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velutina</w:t>
            </w:r>
            <w:proofErr w:type="spellEnd"/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C64B7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=-2.821 + 2.659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075E8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inzi&lt;/Author&gt;&lt;Year&gt;2020&lt;/Year&gt;&lt;RecNum&gt;538&lt;/RecNum&gt;&lt;DisplayText&gt;(Finzi et al. 2020)&lt;/DisplayText&gt;&lt;record&gt;&lt;rec-number&gt;538&lt;/rec-number&gt;&lt;foreign-keys&gt;&lt;key app="EN" db-id="rdt5eaxwb9twf5exevjx22e2f55fvx05zfx9" timestamp="1602697927"&gt;538&lt;/key&gt;&lt;/foreign-keys&gt;&lt;ref-type name="Journal Article"&gt;17&lt;/ref-type&gt;&lt;contributors&gt;&lt;authors&gt;&lt;author&gt;Finzi, Adrien C.&lt;/author&gt;&lt;author&gt;Giasson, Marc-André&lt;/author&gt;&lt;author&gt;Barker Plotkin, Audrey A.&lt;/author&gt;&lt;author&gt;Aber, John D.&lt;/author&gt;&lt;author&gt;Boose, Emery R.&lt;/author&gt;&lt;author&gt;Davidson, Eric A.&lt;/author&gt;&lt;author&gt;Dietze, Michael C.&lt;/author&gt;&lt;author&gt;Ellison, Aaron M.&lt;/author&gt;&lt;author&gt;Frey, Serita D.&lt;/author&gt;&lt;author&gt;Goldman, Evan&lt;/author&gt;&lt;author&gt;Keenan, Trevor F.&lt;/author&gt;&lt;author&gt;Melillo, Jerry M.&lt;/author&gt;&lt;author&gt;Munger, J. William&lt;/author&gt;&lt;author&gt;Nadelhoffer, Knute J.&lt;/author&gt;&lt;author&gt;Ollinger, Scott V.&lt;/author&gt;&lt;author&gt;Orwig, David A.&lt;/author&gt;&lt;author&gt;Pederson, Neil&lt;/author&gt;&lt;author&gt;Richardson, Andrew D.&lt;/author&gt;&lt;author&gt;Savage, Kathleen&lt;/author&gt;&lt;author&gt;Tang, Jianwu&lt;/author&gt;&lt;author&gt;Thompson, Jonathan R.&lt;/author&gt;&lt;author&gt;Williams, Christopher A.&lt;/author&gt;&lt;author&gt;Wofsy, Steven C.&lt;/author&gt;&lt;author&gt;Zhou, Zaixing&lt;/author&gt;&lt;author&gt;Foster, David R.&lt;/author&gt;&lt;/authors&gt;&lt;/contributors&gt;&lt;titles&gt;&lt;title&gt;Carbon budget of the Harvard Forest Long-Term Ecological Research site: pattern, process, and response to global change&lt;/title&gt;&lt;secondary-title&gt;Ecological Monographs&lt;/secondary-title&gt;&lt;/titles&gt;&lt;periodical&gt;&lt;full-title&gt;Ecological Monographs&lt;/full-title&gt;&lt;/periodical&gt;&lt;volume&gt;In Press&lt;/volume&gt;&lt;number&gt;n/a&lt;/number&gt;&lt;dates&gt;&lt;year&gt;2020&lt;/year&gt;&lt;/dates&gt;&lt;isbn&gt;0012-9615&lt;/isbn&gt;&lt;urls&gt;&lt;related-urls&gt;&lt;url&gt;https://esajournals.onlinelibrary.wiley.com/doi/abs/10.1002/ecm.1423&lt;/url&gt;&lt;/related-urls&gt;&lt;/urls&gt;&lt;electronic-resource-num&gt;10.1002/ecm.1423&lt;/electronic-resource-num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Finzi et al. 202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33E80677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D3A64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Quercus unknown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60CA7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=-1.881 + 2.386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06C4F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inzi&lt;/Author&gt;&lt;Year&gt;2020&lt;/Year&gt;&lt;RecNum&gt;538&lt;/RecNum&gt;&lt;DisplayText&gt;(Finzi et al. 2020)&lt;/DisplayText&gt;&lt;record&gt;&lt;rec-number&gt;538&lt;/rec-number&gt;&lt;foreign-keys&gt;&lt;key app="EN" db-id="rdt5eaxwb9twf5exevjx22e2f55fvx05zfx9" timestamp="1602697927"&gt;538&lt;/key&gt;&lt;/foreign-keys&gt;&lt;ref-type name="Journal Article"&gt;17&lt;/ref-type&gt;&lt;contributors&gt;&lt;authors&gt;&lt;author&gt;Finzi, Adrien C.&lt;/author&gt;&lt;author&gt;Giasson, Marc-André&lt;/author&gt;&lt;author&gt;Barker Plotkin, Audrey A.&lt;/author&gt;&lt;author&gt;Aber, John D.&lt;/author&gt;&lt;author&gt;Boose, Emery R.&lt;/author&gt;&lt;author&gt;Davidson, Eric A.&lt;/author&gt;&lt;author&gt;Dietze, Michael C.&lt;/author&gt;&lt;author&gt;Ellison, Aaron M.&lt;/author&gt;&lt;author&gt;Frey, Serita D.&lt;/author&gt;&lt;author&gt;Goldman, Evan&lt;/author&gt;&lt;author&gt;Keenan, Trevor F.&lt;/author&gt;&lt;author&gt;Melillo, Jerry M.&lt;/author&gt;&lt;author&gt;Munger, J. William&lt;/author&gt;&lt;author&gt;Nadelhoffer, Knute J.&lt;/author&gt;&lt;author&gt;Ollinger, Scott V.&lt;/author&gt;&lt;author&gt;Orwig, David A.&lt;/author&gt;&lt;author&gt;Pederson, Neil&lt;/author&gt;&lt;author&gt;Richardson, Andrew D.&lt;/author&gt;&lt;author&gt;Savage, Kathleen&lt;/author&gt;&lt;author&gt;Tang, Jianwu&lt;/author&gt;&lt;author&gt;Thompson, Jonathan R.&lt;/author&gt;&lt;author&gt;Williams, Christopher A.&lt;/author&gt;&lt;author&gt;Wofsy, Steven C.&lt;/author&gt;&lt;author&gt;Zhou, Zaixing&lt;/author&gt;&lt;author&gt;Foster, David R.&lt;/author&gt;&lt;/authors&gt;&lt;/contributors&gt;&lt;titles&gt;&lt;title&gt;Carbon budget of the Harvard Forest Long-Term Ecological Research site: pattern, process, and response to global change&lt;/title&gt;&lt;secondary-title&gt;Ecological Monographs&lt;/secondary-title&gt;&lt;/titles&gt;&lt;periodical&gt;&lt;full-title&gt;Ecological Monographs&lt;/full-title&gt;&lt;/periodical&gt;&lt;volume&gt;In Press&lt;/volume&gt;&lt;number&gt;n/a&lt;/number&gt;&lt;dates&gt;&lt;year&gt;2020&lt;/year&gt;&lt;/dates&gt;&lt;isbn&gt;0012-9615&lt;/isbn&gt;&lt;urls&gt;&lt;related-urls&gt;&lt;url&gt;https://esajournals.onlinelibrary.wiley.com/doi/abs/10.1002/ecm.1423&lt;/url&gt;&lt;/related-urls&gt;&lt;/urls&gt;&lt;electronic-resource-num&gt;10.1002/ecm.1423&lt;/electronic-resource-num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Finzi et al. 202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0C7B070A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4CCF0E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Rhododendron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prinophyllum</w:t>
            </w:r>
            <w:proofErr w:type="spellEnd"/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B04566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n(bm)=(3.8799+2.3936*ln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)/100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631073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Dickinson&lt;/Author&gt;&lt;Year&gt;2010&lt;/Year&gt;&lt;RecNum&gt;417&lt;/RecNum&gt;&lt;DisplayText&gt;(Dickinson and Zenner 2010)&lt;/DisplayText&gt;&lt;record&gt;&lt;rec-number&gt;417&lt;/rec-number&gt;&lt;foreign-keys&gt;&lt;key app="EN" db-id="rdt5eaxwb9twf5exevjx22e2f55fvx05zfx9" timestamp="1567086540"&gt;417&lt;/key&gt;&lt;/foreign-keys&gt;&lt;ref-type name="Journal Article"&gt;17&lt;/ref-type&gt;&lt;contributors&gt;&lt;authors&gt;&lt;author&gt;Dickinson, Yvette L&lt;/author&gt;&lt;author&gt;Zenner, Eric K&lt;/author&gt;&lt;/authors&gt;&lt;/contributors&gt;&lt;titles&gt;&lt;title&gt;Allometric equations for the aboveground biomass of selected common eastern hardwood understory species&lt;/title&gt;&lt;secondary-title&gt;Northern Journal of Applied Forestry&lt;/secondary-title&gt;&lt;/titles&gt;&lt;periodical&gt;&lt;full-title&gt;Northern Journal of Applied Forestry&lt;/full-title&gt;&lt;/periodical&gt;&lt;pages&gt;160-165&lt;/pages&gt;&lt;volume&gt;27&lt;/volume&gt;&lt;number&gt;4&lt;/number&gt;&lt;dates&gt;&lt;year&gt;2010&lt;/year&gt;&lt;/dates&gt;&lt;isbn&gt;0742-6348&lt;/isbn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Dickinson and Zenner 201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; </w:t>
            </w:r>
            <w:r w:rsidRPr="004C78D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Viburnum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spp.</w:t>
            </w:r>
          </w:p>
        </w:tc>
      </w:tr>
      <w:tr w:rsidR="004C78DF" w:rsidRPr="004C78DF" w14:paraId="254FDD78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9B677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Salix 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pecies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9D708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 = (60.153*(</w:t>
            </w:r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^2.202))/100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B4C02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Connolly&lt;/Author&gt;&lt;Year&gt;1981&lt;/Year&gt;&lt;RecNum&gt;356&lt;/RecNum&gt;&lt;DisplayText&gt;(Connolly 1981)&lt;/DisplayText&gt;&lt;record&gt;&lt;rec-number&gt;356&lt;/rec-number&gt;&lt;foreign-keys&gt;&lt;key app="EN" db-id="rdt5eaxwb9twf5exevjx22e2f55fvx05zfx9" timestamp="1544032116"&gt;356&lt;/key&gt;&lt;/foreign-keys&gt;&lt;ref-type name="Thesis"&gt;32&lt;/ref-type&gt;&lt;contributors&gt;&lt;authors&gt;&lt;author&gt;Connolly, Barbara Jean&lt;/author&gt;&lt;/authors&gt;&lt;/contributors&gt;&lt;titles&gt;&lt;title&gt;Shrub Biomass--soil Relationships in Minnesota Wetlands&lt;/title&gt;&lt;/titles&gt;&lt;dates&gt;&lt;year&gt;1981&lt;/year&gt;&lt;/dates&gt;&lt;publisher&gt;University of Minnesota&lt;/publisher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Connolly 1981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328123F4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FF813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Sambucus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racemosa</w:t>
            </w:r>
            <w:proofErr w:type="spellEnd"/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C9C36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n(bm)=(3.8799+2.3936*ln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)/100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19D03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Dickinson&lt;/Author&gt;&lt;Year&gt;2010&lt;/Year&gt;&lt;RecNum&gt;417&lt;/RecNum&gt;&lt;DisplayText&gt;(Dickinson and Zenner 2010)&lt;/DisplayText&gt;&lt;record&gt;&lt;rec-number&gt;417&lt;/rec-number&gt;&lt;foreign-keys&gt;&lt;key app="EN" db-id="rdt5eaxwb9twf5exevjx22e2f55fvx05zfx9" timestamp="1567086540"&gt;417&lt;/key&gt;&lt;/foreign-keys&gt;&lt;ref-type name="Journal Article"&gt;17&lt;/ref-type&gt;&lt;contributors&gt;&lt;authors&gt;&lt;author&gt;Dickinson, Yvette L&lt;/author&gt;&lt;author&gt;Zenner, Eric K&lt;/author&gt;&lt;/authors&gt;&lt;/contributors&gt;&lt;titles&gt;&lt;title&gt;Allometric equations for the aboveground biomass of selected common eastern hardwood understory species&lt;/title&gt;&lt;secondary-title&gt;Northern Journal of Applied Forestry&lt;/secondary-title&gt;&lt;/titles&gt;&lt;periodical&gt;&lt;full-title&gt;Northern Journal of Applied Forestry&lt;/full-title&gt;&lt;/periodical&gt;&lt;pages&gt;160-165&lt;/pages&gt;&lt;volume&gt;27&lt;/volume&gt;&lt;number&gt;4&lt;/number&gt;&lt;dates&gt;&lt;year&gt;2010&lt;/year&gt;&lt;/dates&gt;&lt;isbn&gt;0742-6348&lt;/isbn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Dickinson and Zenner 201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;</w:t>
            </w:r>
            <w:r w:rsidRPr="004C78DF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Viburnum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spp.</w:t>
            </w:r>
          </w:p>
        </w:tc>
      </w:tr>
      <w:tr w:rsidR="004C78DF" w:rsidRPr="004C78DF" w14:paraId="252D14F6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D1365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Sorbus americana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DD5AB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 = (44.394*(</w:t>
            </w:r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^3.253))/100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AE201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Roussopoulos&lt;/Author&gt;&lt;Year&gt;1979&lt;/Year&gt;&lt;RecNum&gt;355&lt;/RecNum&gt;&lt;DisplayText&gt;(Roussopoulos and Loomis 1979)&lt;/DisplayText&gt;&lt;record&gt;&lt;rec-number&gt;355&lt;/rec-number&gt;&lt;foreign-keys&gt;&lt;key app="EN" db-id="rdt5eaxwb9twf5exevjx22e2f55fvx05zfx9" timestamp="1544031891"&gt;355&lt;/key&gt;&lt;/foreign-keys&gt;&lt;ref-type name="Journal Article"&gt;17&lt;/ref-type&gt;&lt;contributors&gt;&lt;authors&gt;&lt;author&gt;Roussopoulos, Peter J&lt;/author&gt;&lt;author&gt;Loomis, Robert M&lt;/author&gt;&lt;/authors&gt;&lt;/contributors&gt;&lt;titles&gt;&lt;title&gt;Weights and dimensional properties of shrubs and small trees of the Great Lakes conifer forest&lt;/title&gt;&lt;secondary-title&gt;Research Paper NC-178. St. Paul, MN: US Dept. of Agriculture, Forest Service, North Central Forest Experiment Station&lt;/secondary-title&gt;&lt;/titles&gt;&lt;periodical&gt;&lt;full-title&gt;Research Paper NC-178. St. Paul, MN: US Dept. of Agriculture, Forest Service, North Central Forest Experiment Station&lt;/full-title&gt;&lt;/periodical&gt;&lt;volume&gt;178&lt;/volume&gt;&lt;dates&gt;&lt;year&gt;1979&lt;/year&gt;&lt;/dates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Roussopoulos and Loomis 1979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1036BB53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9D79D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Toxicodendron radicans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18F5B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 = (62.134*(</w:t>
            </w:r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^2.460))/100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5706B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Roussopoulos&lt;/Author&gt;&lt;Year&gt;1979&lt;/Year&gt;&lt;RecNum&gt;355&lt;/RecNum&gt;&lt;DisplayText&gt;(Roussopoulos and Loomis 1979)&lt;/DisplayText&gt;&lt;record&gt;&lt;rec-number&gt;355&lt;/rec-number&gt;&lt;foreign-keys&gt;&lt;key app="EN" db-id="rdt5eaxwb9twf5exevjx22e2f55fvx05zfx9" timestamp="1544031891"&gt;355&lt;/key&gt;&lt;/foreign-keys&gt;&lt;ref-type name="Journal Article"&gt;17&lt;/ref-type&gt;&lt;contributors&gt;&lt;authors&gt;&lt;author&gt;Roussopoulos, Peter J&lt;/author&gt;&lt;author&gt;Loomis, Robert M&lt;/author&gt;&lt;/authors&gt;&lt;/contributors&gt;&lt;titles&gt;&lt;title&gt;Weights and dimensional properties of shrubs and small trees of the Great Lakes conifer forest&lt;/title&gt;&lt;secondary-title&gt;Research Paper NC-178. St. Paul, MN: US Dept. of Agriculture, Forest Service, North Central Forest Experiment Station&lt;/secondary-title&gt;&lt;/titles&gt;&lt;periodical&gt;&lt;full-title&gt;Research Paper NC-178. St. Paul, MN: US Dept. of Agriculture, Forest Service, North Central Forest Experiment Station&lt;/full-title&gt;&lt;/periodical&gt;&lt;volume&gt;178&lt;/volume&gt;&lt;dates&gt;&lt;year&gt;1979&lt;/year&gt;&lt;/dates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Roussopoulos and Loomis 1979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;avg. shrub </w:t>
            </w:r>
          </w:p>
        </w:tc>
      </w:tr>
      <w:tr w:rsidR="004C78DF" w:rsidRPr="004C78DF" w14:paraId="1F7D997C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D1BC6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Toxicodendron vernix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F2C62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 = (62.134*(</w:t>
            </w:r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^2.460))/100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680F2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Roussopoulos&lt;/Author&gt;&lt;Year&gt;1979&lt;/Year&gt;&lt;RecNum&gt;355&lt;/RecNum&gt;&lt;DisplayText&gt;(Roussopoulos and Loomis 1979)&lt;/DisplayText&gt;&lt;record&gt;&lt;rec-number&gt;355&lt;/rec-number&gt;&lt;foreign-keys&gt;&lt;key app="EN" db-id="rdt5eaxwb9twf5exevjx22e2f55fvx05zfx9" timestamp="1544031891"&gt;355&lt;/key&gt;&lt;/foreign-keys&gt;&lt;ref-type name="Journal Article"&gt;17&lt;/ref-type&gt;&lt;contributors&gt;&lt;authors&gt;&lt;author&gt;Roussopoulos, Peter J&lt;/author&gt;&lt;author&gt;Loomis, Robert M&lt;/author&gt;&lt;/authors&gt;&lt;/contributors&gt;&lt;titles&gt;&lt;title&gt;Weights and dimensional properties of shrubs and small trees of the Great Lakes conifer forest&lt;/title&gt;&lt;secondary-title&gt;Research Paper NC-178. St. Paul, MN: US Dept. of Agriculture, Forest Service, North Central Forest Experiment Station&lt;/secondary-title&gt;&lt;/titles&gt;&lt;periodical&gt;&lt;full-title&gt;Research Paper NC-178. St. Paul, MN: US Dept. of Agriculture, Forest Service, North Central Forest Experiment Station&lt;/full-title&gt;&lt;/periodical&gt;&lt;volume&gt;178&lt;/volume&gt;&lt;dates&gt;&lt;year&gt;1979&lt;/year&gt;&lt;/dates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Roussopoulos and Loomis 1979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;avg. shrub </w:t>
            </w:r>
          </w:p>
        </w:tc>
      </w:tr>
      <w:tr w:rsidR="004C78DF" w:rsidRPr="004C78DF" w14:paraId="172ACC3C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5EE28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Tsuga canadensis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E52A4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g(bm)=-2.2712 + 2.3444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53CCF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Finzi&lt;/Author&gt;&lt;Year&gt;2020&lt;/Year&gt;&lt;RecNum&gt;538&lt;/RecNum&gt;&lt;DisplayText&gt;(Finzi et al. 2020)&lt;/DisplayText&gt;&lt;record&gt;&lt;rec-number&gt;538&lt;/rec-number&gt;&lt;foreign-keys&gt;&lt;key app="EN" db-id="rdt5eaxwb9twf5exevjx22e2f55fvx05zfx9" timestamp="1602697927"&gt;538&lt;/key&gt;&lt;/foreign-keys&gt;&lt;ref-type name="Journal Article"&gt;17&lt;/ref-type&gt;&lt;contributors&gt;&lt;authors&gt;&lt;author&gt;Finzi, Adrien C.&lt;/author&gt;&lt;author&gt;Giasson, Marc-André&lt;/author&gt;&lt;author&gt;Barker Plotkin, Audrey A.&lt;/author&gt;&lt;author&gt;Aber, John D.&lt;/author&gt;&lt;author&gt;Boose, Emery R.&lt;/author&gt;&lt;author&gt;Davidson, Eric A.&lt;/author&gt;&lt;author&gt;Dietze, Michael C.&lt;/author&gt;&lt;author&gt;Ellison, Aaron M.&lt;/author&gt;&lt;author&gt;Frey, Serita D.&lt;/author&gt;&lt;author&gt;Goldman, Evan&lt;/author&gt;&lt;author&gt;Keenan, Trevor F.&lt;/author&gt;&lt;author&gt;Melillo, Jerry M.&lt;/author&gt;&lt;author&gt;Munger, J. William&lt;/author&gt;&lt;author&gt;Nadelhoffer, Knute J.&lt;/author&gt;&lt;author&gt;Ollinger, Scott V.&lt;/author&gt;&lt;author&gt;Orwig, David A.&lt;/author&gt;&lt;author&gt;Pederson, Neil&lt;/author&gt;&lt;author&gt;Richardson, Andrew D.&lt;/author&gt;&lt;author&gt;Savage, Kathleen&lt;/author&gt;&lt;author&gt;Tang, Jianwu&lt;/author&gt;&lt;author&gt;Thompson, Jonathan R.&lt;/author&gt;&lt;author&gt;Williams, Christopher A.&lt;/author&gt;&lt;author&gt;Wofsy, Steven C.&lt;/author&gt;&lt;author&gt;Zhou, Zaixing&lt;/author&gt;&lt;author&gt;Foster, David R.&lt;/author&gt;&lt;/authors&gt;&lt;/contributors&gt;&lt;titles&gt;&lt;title&gt;Carbon budget of the Harvard Forest Long-Term Ecological Research site: pattern, process, and response to global change&lt;/title&gt;&lt;secondary-title&gt;Ecological Monographs&lt;/secondary-title&gt;&lt;/titles&gt;&lt;periodical&gt;&lt;full-title&gt;Ecological Monographs&lt;/full-title&gt;&lt;/periodical&gt;&lt;volume&gt;In Press&lt;/volume&gt;&lt;number&gt;n/a&lt;/number&gt;&lt;dates&gt;&lt;year&gt;2020&lt;/year&gt;&lt;/dates&gt;&lt;isbn&gt;0012-9615&lt;/isbn&gt;&lt;urls&gt;&lt;related-urls&gt;&lt;url&gt;https://esajournals.onlinelibrary.wiley.com/doi/abs/10.1002/ecm.1423&lt;/url&gt;&lt;/related-urls&gt;&lt;/urls&gt;&lt;electronic-resource-num&gt;10.1002/ecm.1423&lt;/electronic-resource-num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Finzi et al. 202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0A2848BC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9D729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Ulmus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 americana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03708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 = 0.0825*(</w:t>
            </w:r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^2.468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C0068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Perala&lt;/Author&gt;&lt;Year&gt;1994&lt;/Year&gt;&lt;RecNum&gt;451&lt;/RecNum&gt;&lt;DisplayText&gt;(Perala and Alban 1994)&lt;/DisplayText&gt;&lt;record&gt;&lt;rec-number&gt;451&lt;/rec-number&gt;&lt;foreign-keys&gt;&lt;key app="EN" db-id="rdt5eaxwb9twf5exevjx22e2f55fvx05zfx9" timestamp="1567091578"&gt;451&lt;/key&gt;&lt;/foreign-keys&gt;&lt;ref-type name="Journal Article"&gt;17&lt;/ref-type&gt;&lt;contributors&gt;&lt;authors&gt;&lt;author&gt;Perala, DA&lt;/author&gt;&lt;author&gt;Alban, DH&lt;/author&gt;&lt;/authors&gt;&lt;/contributors&gt;&lt;titles&gt;&lt;title&gt;Allometric biomass estimators for aspen-dominated ecosystems in the Upper Great Lakes. Research Paper NC-314&lt;/title&gt;&lt;secondary-title&gt;US Department of Agriculture, Forest Service, North Central Research Station, St. Paul, MN&lt;/secondary-title&gt;&lt;/titles&gt;&lt;periodical&gt;&lt;full-title&gt;US Department of Agriculture, Forest Service, North Central Research Station, St. Paul, MN&lt;/full-title&gt;&lt;/periodical&gt;&lt;dates&gt;&lt;year&gt;1994&lt;/year&gt;&lt;/dates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Perala and Alban 1994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6B8BC812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B1B8E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nidentified unknown</w:t>
            </w:r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CE675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 = 0.45*(exp(0.955+2.426*log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/2.54)))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20878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Wartluft&lt;/Author&gt;&lt;Year&gt;1977&lt;/Year&gt;&lt;RecNum&gt;354&lt;/RecNum&gt;&lt;DisplayText&gt;(Wartluft 1977)&lt;/DisplayText&gt;&lt;record&gt;&lt;rec-number&gt;354&lt;/rec-number&gt;&lt;foreign-keys&gt;&lt;key app="EN" db-id="rdt5eaxwb9twf5exevjx22e2f55fvx05zfx9" timestamp="1544030035"&gt;354&lt;/key&gt;&lt;/foreign-keys&gt;&lt;ref-type name="Journal Article"&gt;17&lt;/ref-type&gt;&lt;contributors&gt;&lt;authors&gt;&lt;author&gt;Wartluft, Jeffery L&lt;/author&gt;&lt;/authors&gt;&lt;/contributors&gt;&lt;titles&gt;&lt;title&gt;Weights of the Small Appalachian Hardwood Trees and Components&lt;/title&gt;&lt;secondary-title&gt;Res. Pap. NE-366. Upper Darby, PA: US Department of Agriculture, Forest Service, Northeastern Forest Experiment Station. 4p.&lt;/secondary-title&gt;&lt;/titles&gt;&lt;periodical&gt;&lt;full-title&gt;Res. Pap. NE-366. Upper Darby, PA: US Department of Agriculture, Forest Service, Northeastern Forest Experiment Station. 4p.&lt;/full-title&gt;&lt;/periodical&gt;&lt;volume&gt;366&lt;/volume&gt;&lt;dates&gt;&lt;year&gt;1977&lt;/year&gt;&lt;/dates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Wartluft 1977)</w:t>
            </w:r>
            <w:r w:rsidRPr="004C78DF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C78DF" w:rsidRPr="004C78DF" w14:paraId="213BF597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74AA1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Vaccinium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corymbosum</w:t>
            </w:r>
            <w:proofErr w:type="spellEnd"/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6F881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n(bm)=(3.6685+1.8205*ln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)/100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823A3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Dickinson&lt;/Author&gt;&lt;Year&gt;2010&lt;/Year&gt;&lt;RecNum&gt;417&lt;/RecNum&gt;&lt;DisplayText&gt;(Dickinson and Zenner 2010)&lt;/DisplayText&gt;&lt;record&gt;&lt;rec-number&gt;417&lt;/rec-number&gt;&lt;foreign-keys&gt;&lt;key app="EN" db-id="rdt5eaxwb9twf5exevjx22e2f55fvx05zfx9" timestamp="1567086540"&gt;417&lt;/key&gt;&lt;/foreign-keys&gt;&lt;ref-type name="Journal Article"&gt;17&lt;/ref-type&gt;&lt;contributors&gt;&lt;authors&gt;&lt;author&gt;Dickinson, Yvette L&lt;/author&gt;&lt;author&gt;Zenner, Eric K&lt;/author&gt;&lt;/authors&gt;&lt;/contributors&gt;&lt;titles&gt;&lt;title&gt;Allometric equations for the aboveground biomass of selected common eastern hardwood understory species&lt;/title&gt;&lt;secondary-title&gt;Northern Journal of Applied Forestry&lt;/secondary-title&gt;&lt;/titles&gt;&lt;periodical&gt;&lt;full-title&gt;Northern Journal of Applied Forestry&lt;/full-title&gt;&lt;/periodical&gt;&lt;pages&gt;160-165&lt;/pages&gt;&lt;volume&gt;27&lt;/volume&gt;&lt;number&gt;4&lt;/number&gt;&lt;dates&gt;&lt;year&gt;2010&lt;/year&gt;&lt;/dates&gt;&lt;isbn&gt;0742-6348&lt;/isbn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Dickinson and Zenner 201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1147496F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95F60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Viburnum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acerfolium</w:t>
            </w:r>
            <w:proofErr w:type="spellEnd"/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C9E38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n(bm)=(3.8799+2.3936*ln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)/100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EBAF5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Dickinson&lt;/Author&gt;&lt;Year&gt;2010&lt;/Year&gt;&lt;RecNum&gt;417&lt;/RecNum&gt;&lt;DisplayText&gt;(Dickinson and Zenner 2010)&lt;/DisplayText&gt;&lt;record&gt;&lt;rec-number&gt;417&lt;/rec-number&gt;&lt;foreign-keys&gt;&lt;key app="EN" db-id="rdt5eaxwb9twf5exevjx22e2f55fvx05zfx9" timestamp="1567086540"&gt;417&lt;/key&gt;&lt;/foreign-keys&gt;&lt;ref-type name="Journal Article"&gt;17&lt;/ref-type&gt;&lt;contributors&gt;&lt;authors&gt;&lt;author&gt;Dickinson, Yvette L&lt;/author&gt;&lt;author&gt;Zenner, Eric K&lt;/author&gt;&lt;/authors&gt;&lt;/contributors&gt;&lt;titles&gt;&lt;title&gt;Allometric equations for the aboveground biomass of selected common eastern hardwood understory species&lt;/title&gt;&lt;secondary-title&gt;Northern Journal of Applied Forestry&lt;/secondary-title&gt;&lt;/titles&gt;&lt;periodical&gt;&lt;full-title&gt;Northern Journal of Applied Forestry&lt;/full-title&gt;&lt;/periodical&gt;&lt;pages&gt;160-165&lt;/pages&gt;&lt;volume&gt;27&lt;/volume&gt;&lt;number&gt;4&lt;/number&gt;&lt;dates&gt;&lt;year&gt;2010&lt;/year&gt;&lt;/dates&gt;&lt;isbn&gt;0742-6348&lt;/isbn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Dickinson and Zenner 201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3D9C4C4C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8E7AF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Viburnum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alnifolium</w:t>
            </w:r>
            <w:proofErr w:type="spellEnd"/>
          </w:p>
        </w:tc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D25E6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m = (29.615*(</w:t>
            </w:r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^3.243))/1000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3D62D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mith&lt;/Author&gt;&lt;Year&gt;1983&lt;/Year&gt;&lt;RecNum&gt;458&lt;/RecNum&gt;&lt;DisplayText&gt;(Smith and Brand 1983)&lt;/DisplayText&gt;&lt;record&gt;&lt;rec-number&gt;458&lt;/rec-number&gt;&lt;foreign-keys&gt;&lt;key app="EN" db-id="rdt5eaxwb9twf5exevjx22e2f55fvx05zfx9" timestamp="1567092386"&gt;458&lt;/key&gt;&lt;/foreign-keys&gt;&lt;ref-type name="Journal Article"&gt;17&lt;/ref-type&gt;&lt;contributors&gt;&lt;authors&gt;&lt;author&gt;Smith, W Brad&lt;/author&gt;&lt;author&gt;Brand, Gary J&lt;/author&gt;&lt;/authors&gt;&lt;/contributors&gt;&lt;titles&gt;&lt;title&gt;Allometric biomass equations for 98 species of herbs, shrubs, and small trees&lt;/title&gt;&lt;secondary-title&gt;Research Note NC-299. St. Paul, MN: US Dept. of Agriculture, Forest Service, North Central Forest Experiment Station&lt;/secondary-title&gt;&lt;/titles&gt;&lt;periodical&gt;&lt;full-title&gt;Research Note NC-299. St. Paul, MN: US Dept. of Agriculture, Forest Service, North Central Forest Experiment Station&lt;/full-title&gt;&lt;/periodical&gt;&lt;volume&gt;299&lt;/volume&gt;&lt;dates&gt;&lt;year&gt;1983&lt;/year&gt;&lt;/dates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Smith and Brand 1983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fter 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elfer&lt;/Author&gt;&lt;Year&gt;1969&lt;/Year&gt;&lt;RecNum&gt;460&lt;/RecNum&gt;&lt;DisplayText&gt;(Telfer 1969)&lt;/DisplayText&gt;&lt;record&gt;&lt;rec-number&gt;460&lt;/rec-number&gt;&lt;foreign-keys&gt;&lt;key app="EN" db-id="rdt5eaxwb9twf5exevjx22e2f55fvx05zfx9" timestamp="1567092440"&gt;460&lt;/key&gt;&lt;/foreign-keys&gt;&lt;ref-type name="Journal Article"&gt;17&lt;/ref-type&gt;&lt;contributors&gt;&lt;authors&gt;&lt;author&gt;Telfer, ES&lt;/author&gt;&lt;/authors&gt;&lt;/contributors&gt;&lt;titles&gt;&lt;title&gt;Weight–diameter relationships for 22 woody plant species&lt;/title&gt;&lt;secondary-title&gt;Canadian Journal of Botany&lt;/secondary-title&gt;&lt;/titles&gt;&lt;periodical&gt;&lt;full-title&gt;Canadian Journal of Botany&lt;/full-title&gt;&lt;/periodical&gt;&lt;pages&gt;1851-1855&lt;/pages&gt;&lt;volume&gt;47&lt;/volume&gt;&lt;number&gt;12&lt;/number&gt;&lt;dates&gt;&lt;year&gt;1969&lt;/year&gt;&lt;/dates&gt;&lt;isbn&gt;0008-4026&lt;/isbn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Telfer 1969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46B4EF2E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7D22F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Viburnum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cassinoides</w:t>
            </w:r>
            <w:proofErr w:type="spellEnd"/>
          </w:p>
        </w:tc>
        <w:tc>
          <w:tcPr>
            <w:tcW w:w="41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70EFF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n(bm)=(3.8799+2.3936*ln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)/1000</w:t>
            </w:r>
          </w:p>
        </w:tc>
        <w:tc>
          <w:tcPr>
            <w:tcW w:w="3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70FC6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Dickinson&lt;/Author&gt;&lt;Year&gt;2010&lt;/Year&gt;&lt;RecNum&gt;417&lt;/RecNum&gt;&lt;DisplayText&gt;(Dickinson and Zenner 2010)&lt;/DisplayText&gt;&lt;record&gt;&lt;rec-number&gt;417&lt;/rec-number&gt;&lt;foreign-keys&gt;&lt;key app="EN" db-id="rdt5eaxwb9twf5exevjx22e2f55fvx05zfx9" timestamp="1567086540"&gt;417&lt;/key&gt;&lt;/foreign-keys&gt;&lt;ref-type name="Journal Article"&gt;17&lt;/ref-type&gt;&lt;contributors&gt;&lt;authors&gt;&lt;author&gt;Dickinson, Yvette L&lt;/author&gt;&lt;author&gt;Zenner, Eric K&lt;/author&gt;&lt;/authors&gt;&lt;/contributors&gt;&lt;titles&gt;&lt;title&gt;Allometric equations for the aboveground biomass of selected common eastern hardwood understory species&lt;/title&gt;&lt;secondary-title&gt;Northern Journal of Applied Forestry&lt;/secondary-title&gt;&lt;/titles&gt;&lt;periodical&gt;&lt;full-title&gt;Northern Journal of Applied Forestry&lt;/full-title&gt;&lt;/periodical&gt;&lt;pages&gt;160-165&lt;/pages&gt;&lt;volume&gt;27&lt;/volume&gt;&lt;number&gt;4&lt;/number&gt;&lt;dates&gt;&lt;year&gt;2010&lt;/year&gt;&lt;/dates&gt;&lt;isbn&gt;0742-6348&lt;/isbn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Dickinson and Zenner 201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8DF" w:rsidRPr="004C78DF" w14:paraId="4163298C" w14:textId="77777777" w:rsidTr="00B746A3">
        <w:trPr>
          <w:trHeight w:val="300"/>
        </w:trPr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4896CC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 xml:space="preserve">Viburnum 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dentatum</w:t>
            </w:r>
            <w:proofErr w:type="spellEnd"/>
          </w:p>
        </w:tc>
        <w:tc>
          <w:tcPr>
            <w:tcW w:w="41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CDD6D7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n(bm)=(3.8799+2.3936*ln(</w:t>
            </w:r>
            <w:proofErr w:type="spellStart"/>
            <w:r w:rsidRPr="004C78DF">
              <w:rPr>
                <w:rFonts w:ascii="Times New Roman" w:eastAsia="Times New Roman" w:hAnsi="Times New Roman" w:cs="Times New Roman"/>
                <w:smallCaps/>
                <w:color w:val="000000"/>
                <w:sz w:val="20"/>
                <w:szCs w:val="20"/>
              </w:rPr>
              <w:t>dbh</w:t>
            </w:r>
            <w:proofErr w:type="spellEnd"/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)/1000</w:t>
            </w:r>
          </w:p>
        </w:tc>
        <w:tc>
          <w:tcPr>
            <w:tcW w:w="3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B7E1ED" w14:textId="77777777" w:rsidR="004C78DF" w:rsidRPr="004C78DF" w:rsidRDefault="004C78DF" w:rsidP="0060338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Dickinson&lt;/Author&gt;&lt;Year&gt;2010&lt;/Year&gt;&lt;RecNum&gt;417&lt;/RecNum&gt;&lt;DisplayText&gt;(Dickinson and Zenner 2010)&lt;/DisplayText&gt;&lt;record&gt;&lt;rec-number&gt;417&lt;/rec-number&gt;&lt;foreign-keys&gt;&lt;key app="EN" db-id="rdt5eaxwb9twf5exevjx22e2f55fvx05zfx9" timestamp="1567086540"&gt;417&lt;/key&gt;&lt;/foreign-keys&gt;&lt;ref-type name="Journal Article"&gt;17&lt;/ref-type&gt;&lt;contributors&gt;&lt;authors&gt;&lt;author&gt;Dickinson, Yvette L&lt;/author&gt;&lt;author&gt;Zenner, Eric K&lt;/author&gt;&lt;/authors&gt;&lt;/contributors&gt;&lt;titles&gt;&lt;title&gt;Allometric equations for the aboveground biomass of selected common eastern hardwood understory species&lt;/title&gt;&lt;secondary-title&gt;Northern Journal of Applied Forestry&lt;/secondary-title&gt;&lt;/titles&gt;&lt;periodical&gt;&lt;full-title&gt;Northern Journal of Applied Forestry&lt;/full-title&gt;&lt;/periodical&gt;&lt;pages&gt;160-165&lt;/pages&gt;&lt;volume&gt;27&lt;/volume&gt;&lt;number&gt;4&lt;/number&gt;&lt;dates&gt;&lt;year&gt;2010&lt;/year&gt;&lt;/dates&gt;&lt;isbn&gt;0742-6348&lt;/isbn&gt;&lt;urls&gt;&lt;/urls&gt;&lt;/record&gt;&lt;/Cite&gt;&lt;/EndNote&gt;</w:instrTex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Pr="004C78DF">
              <w:rPr>
                <w:rFonts w:ascii="Times New Roman" w:eastAsia="Times New Roman" w:hAnsi="Times New Roman" w:cs="Times New Roman"/>
                <w:noProof/>
                <w:color w:val="000000"/>
                <w:sz w:val="20"/>
                <w:szCs w:val="20"/>
              </w:rPr>
              <w:t>(Dickinson and Zenner 2010)</w:t>
            </w:r>
            <w:r w:rsidRPr="004C78D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</w:tbl>
    <w:p w14:paraId="7C9A4E1A" w14:textId="3EDF799D" w:rsidR="00042496" w:rsidRDefault="00042496" w:rsidP="004C78DF">
      <w:pPr>
        <w:rPr>
          <w:rFonts w:ascii="Times New Roman" w:hAnsi="Times New Roman" w:cs="Times New Roman"/>
          <w:sz w:val="20"/>
          <w:szCs w:val="20"/>
        </w:rPr>
      </w:pPr>
    </w:p>
    <w:p w14:paraId="1E49579A" w14:textId="7EB26112" w:rsidR="00BD7710" w:rsidRDefault="00BD7710" w:rsidP="004C78DF">
      <w:pPr>
        <w:rPr>
          <w:rFonts w:ascii="Times New Roman" w:hAnsi="Times New Roman" w:cs="Times New Roman"/>
          <w:sz w:val="20"/>
          <w:szCs w:val="20"/>
        </w:rPr>
      </w:pPr>
    </w:p>
    <w:p w14:paraId="1C42DD3D" w14:textId="47240E82" w:rsidR="00BD7710" w:rsidRDefault="00BD7710" w:rsidP="004C78DF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References </w:t>
      </w:r>
    </w:p>
    <w:p w14:paraId="1A361354" w14:textId="2D2D0D63" w:rsidR="00BD7710" w:rsidRDefault="00BD7710" w:rsidP="00BD7710">
      <w:pPr>
        <w:rPr>
          <w:rFonts w:ascii="Times New Roman" w:hAnsi="Times New Roman" w:cs="Times New Roman"/>
          <w:sz w:val="20"/>
          <w:szCs w:val="20"/>
        </w:rPr>
      </w:pPr>
      <w:r w:rsidRPr="00BD7710">
        <w:rPr>
          <w:rFonts w:ascii="Times New Roman" w:hAnsi="Times New Roman" w:cs="Times New Roman"/>
          <w:sz w:val="20"/>
          <w:szCs w:val="20"/>
        </w:rPr>
        <w:t xml:space="preserve">Brantley ST, Schulte ML, </w:t>
      </w:r>
      <w:proofErr w:type="spellStart"/>
      <w:r w:rsidRPr="00BD7710">
        <w:rPr>
          <w:rFonts w:ascii="Times New Roman" w:hAnsi="Times New Roman" w:cs="Times New Roman"/>
          <w:sz w:val="20"/>
          <w:szCs w:val="20"/>
        </w:rPr>
        <w:t>Bolstad</w:t>
      </w:r>
      <w:proofErr w:type="spellEnd"/>
      <w:r w:rsidRPr="00BD7710">
        <w:rPr>
          <w:rFonts w:ascii="Times New Roman" w:hAnsi="Times New Roman" w:cs="Times New Roman"/>
          <w:sz w:val="20"/>
          <w:szCs w:val="20"/>
        </w:rPr>
        <w:t xml:space="preserve"> PV, Miniat CF. 2016. Equations for estimating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BD7710">
        <w:rPr>
          <w:rFonts w:ascii="Times New Roman" w:hAnsi="Times New Roman" w:cs="Times New Roman"/>
          <w:sz w:val="20"/>
          <w:szCs w:val="20"/>
        </w:rPr>
        <w:t xml:space="preserve">biomass, foliage area, and sapwood of small trees in the southern </w:t>
      </w:r>
      <w:proofErr w:type="spellStart"/>
      <w:r w:rsidRPr="00BD7710">
        <w:rPr>
          <w:rFonts w:ascii="Times New Roman" w:hAnsi="Times New Roman" w:cs="Times New Roman"/>
          <w:sz w:val="20"/>
          <w:szCs w:val="20"/>
        </w:rPr>
        <w:t>appalachians</w:t>
      </w:r>
      <w:proofErr w:type="spellEnd"/>
      <w:r w:rsidRPr="00BD7710">
        <w:rPr>
          <w:rFonts w:ascii="Times New Roman" w:hAnsi="Times New Roman" w:cs="Times New Roman"/>
          <w:sz w:val="20"/>
          <w:szCs w:val="20"/>
        </w:rPr>
        <w:t>. Forest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BD7710">
        <w:rPr>
          <w:rFonts w:ascii="Times New Roman" w:hAnsi="Times New Roman" w:cs="Times New Roman"/>
          <w:sz w:val="20"/>
          <w:szCs w:val="20"/>
        </w:rPr>
        <w:t>Science 62:414–421 DOI 10.5849/forsci.15-041.</w:t>
      </w:r>
    </w:p>
    <w:p w14:paraId="4E56BC88" w14:textId="7A4A94A9" w:rsidR="00BD7710" w:rsidRDefault="00BD7710" w:rsidP="00BD7710">
      <w:pPr>
        <w:rPr>
          <w:rFonts w:ascii="Times New Roman" w:hAnsi="Times New Roman" w:cs="Times New Roman"/>
          <w:sz w:val="20"/>
          <w:szCs w:val="20"/>
        </w:rPr>
      </w:pPr>
      <w:r w:rsidRPr="00BD7710">
        <w:rPr>
          <w:rFonts w:ascii="Times New Roman" w:hAnsi="Times New Roman" w:cs="Times New Roman"/>
          <w:sz w:val="20"/>
          <w:szCs w:val="20"/>
        </w:rPr>
        <w:t>Brown JK. 1976. Estimating shrub biomass from basal stem diameters. Canadian Journal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BD7710">
        <w:rPr>
          <w:rFonts w:ascii="Times New Roman" w:hAnsi="Times New Roman" w:cs="Times New Roman"/>
          <w:sz w:val="20"/>
          <w:szCs w:val="20"/>
        </w:rPr>
        <w:t>of Forest Research 6:153–158 DOI 10.1139/x76-019.</w:t>
      </w:r>
    </w:p>
    <w:p w14:paraId="32B0DA7E" w14:textId="448954B5" w:rsidR="00BD7710" w:rsidRDefault="00BD7710" w:rsidP="00BD7710">
      <w:pPr>
        <w:rPr>
          <w:rFonts w:ascii="Times New Roman" w:hAnsi="Times New Roman" w:cs="Times New Roman"/>
          <w:sz w:val="20"/>
          <w:szCs w:val="20"/>
        </w:rPr>
      </w:pPr>
      <w:proofErr w:type="spellStart"/>
      <w:r w:rsidRPr="00BD7710">
        <w:rPr>
          <w:rFonts w:ascii="Times New Roman" w:hAnsi="Times New Roman" w:cs="Times New Roman"/>
          <w:sz w:val="20"/>
          <w:szCs w:val="20"/>
        </w:rPr>
        <w:t>Chojnacky</w:t>
      </w:r>
      <w:proofErr w:type="spellEnd"/>
      <w:r w:rsidRPr="00BD7710">
        <w:rPr>
          <w:rFonts w:ascii="Times New Roman" w:hAnsi="Times New Roman" w:cs="Times New Roman"/>
          <w:sz w:val="20"/>
          <w:szCs w:val="20"/>
        </w:rPr>
        <w:t xml:space="preserve"> DC, Heath LS, Jenkins JC. 2014. Updated generalized biomass equations for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BD7710">
        <w:rPr>
          <w:rFonts w:ascii="Times New Roman" w:hAnsi="Times New Roman" w:cs="Times New Roman"/>
          <w:sz w:val="20"/>
          <w:szCs w:val="20"/>
        </w:rPr>
        <w:t xml:space="preserve">North American tree species. </w:t>
      </w:r>
      <w:r w:rsidRPr="00BD7710">
        <w:rPr>
          <w:rFonts w:ascii="Times New Roman" w:hAnsi="Times New Roman" w:cs="Times New Roman"/>
          <w:i/>
          <w:iCs/>
          <w:sz w:val="20"/>
          <w:szCs w:val="20"/>
        </w:rPr>
        <w:t>Forestry</w:t>
      </w:r>
      <w:r w:rsidRPr="00BD7710">
        <w:rPr>
          <w:rFonts w:ascii="Times New Roman" w:hAnsi="Times New Roman" w:cs="Times New Roman"/>
          <w:sz w:val="20"/>
          <w:szCs w:val="20"/>
        </w:rPr>
        <w:t xml:space="preserve"> 87:129–151 DOI 10.1093/forestry/cpt053.</w:t>
      </w:r>
    </w:p>
    <w:p w14:paraId="4D4D685E" w14:textId="34674AC2" w:rsidR="00BD7710" w:rsidRDefault="00BD7710" w:rsidP="00BD7710">
      <w:pPr>
        <w:rPr>
          <w:rFonts w:ascii="Times New Roman" w:hAnsi="Times New Roman" w:cs="Times New Roman"/>
          <w:sz w:val="20"/>
          <w:szCs w:val="20"/>
        </w:rPr>
      </w:pPr>
      <w:r w:rsidRPr="00BD7710">
        <w:rPr>
          <w:rFonts w:ascii="Times New Roman" w:hAnsi="Times New Roman" w:cs="Times New Roman"/>
          <w:sz w:val="20"/>
          <w:szCs w:val="20"/>
        </w:rPr>
        <w:t xml:space="preserve">Connolly BJ. 1981. Shrub biomass–soil relationships in Minnesota Wetlands. </w:t>
      </w:r>
      <w:r>
        <w:rPr>
          <w:rFonts w:ascii="Times New Roman" w:hAnsi="Times New Roman" w:cs="Times New Roman"/>
          <w:sz w:val="20"/>
          <w:szCs w:val="20"/>
        </w:rPr>
        <w:t xml:space="preserve">St. Paul: </w:t>
      </w:r>
      <w:r w:rsidRPr="00BD7710">
        <w:rPr>
          <w:rFonts w:ascii="Times New Roman" w:hAnsi="Times New Roman" w:cs="Times New Roman"/>
          <w:sz w:val="20"/>
          <w:szCs w:val="20"/>
        </w:rPr>
        <w:t>University of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BD7710">
        <w:rPr>
          <w:rFonts w:ascii="Times New Roman" w:hAnsi="Times New Roman" w:cs="Times New Roman"/>
          <w:sz w:val="20"/>
          <w:szCs w:val="20"/>
        </w:rPr>
        <w:t>Minnesota.</w:t>
      </w:r>
    </w:p>
    <w:p w14:paraId="79ABCC5D" w14:textId="28337BB5" w:rsidR="00BD7710" w:rsidRDefault="00BD7710" w:rsidP="00BD7710">
      <w:pPr>
        <w:rPr>
          <w:rFonts w:ascii="Times New Roman" w:hAnsi="Times New Roman" w:cs="Times New Roman"/>
          <w:sz w:val="20"/>
          <w:szCs w:val="20"/>
        </w:rPr>
      </w:pPr>
      <w:r w:rsidRPr="00BD7710">
        <w:rPr>
          <w:rFonts w:ascii="Times New Roman" w:hAnsi="Times New Roman" w:cs="Times New Roman"/>
          <w:sz w:val="20"/>
          <w:szCs w:val="20"/>
        </w:rPr>
        <w:t>Dickinson YL, Zenner EK. 2010. Allometric equations for the aboveground biomass of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BD7710">
        <w:rPr>
          <w:rFonts w:ascii="Times New Roman" w:hAnsi="Times New Roman" w:cs="Times New Roman"/>
          <w:sz w:val="20"/>
          <w:szCs w:val="20"/>
        </w:rPr>
        <w:t>selected common eastern hardwood understory species. Northern Journal of Applied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BD7710">
        <w:rPr>
          <w:rFonts w:ascii="Times New Roman" w:hAnsi="Times New Roman" w:cs="Times New Roman"/>
          <w:sz w:val="20"/>
          <w:szCs w:val="20"/>
        </w:rPr>
        <w:t>Forestry 27:160–165 DOI 10.1093/</w:t>
      </w:r>
      <w:proofErr w:type="spellStart"/>
      <w:r w:rsidRPr="00BD7710">
        <w:rPr>
          <w:rFonts w:ascii="Times New Roman" w:hAnsi="Times New Roman" w:cs="Times New Roman"/>
          <w:sz w:val="20"/>
          <w:szCs w:val="20"/>
        </w:rPr>
        <w:t>njaf</w:t>
      </w:r>
      <w:proofErr w:type="spellEnd"/>
      <w:r w:rsidRPr="00BD7710">
        <w:rPr>
          <w:rFonts w:ascii="Times New Roman" w:hAnsi="Times New Roman" w:cs="Times New Roman"/>
          <w:sz w:val="20"/>
          <w:szCs w:val="20"/>
        </w:rPr>
        <w:t>/27.4.160.</w:t>
      </w:r>
    </w:p>
    <w:p w14:paraId="5A1D9F9A" w14:textId="5732ECE2" w:rsidR="00BD7710" w:rsidRDefault="00BD7710" w:rsidP="00BD7710">
      <w:pPr>
        <w:rPr>
          <w:rFonts w:ascii="Times New Roman" w:hAnsi="Times New Roman" w:cs="Times New Roman"/>
          <w:sz w:val="20"/>
          <w:szCs w:val="20"/>
        </w:rPr>
      </w:pPr>
      <w:r w:rsidRPr="00BD7710">
        <w:rPr>
          <w:rFonts w:ascii="Times New Roman" w:hAnsi="Times New Roman" w:cs="Times New Roman"/>
          <w:sz w:val="20"/>
          <w:szCs w:val="20"/>
        </w:rPr>
        <w:t>Finzi AC, Giasson M-A, Barker Plotkin AA, Aber JD, Boose ER, Davidson EA, Dietze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BD7710">
        <w:rPr>
          <w:rFonts w:ascii="Times New Roman" w:hAnsi="Times New Roman" w:cs="Times New Roman"/>
          <w:sz w:val="20"/>
          <w:szCs w:val="20"/>
        </w:rPr>
        <w:t>MC, Ellison AM, Frey SD, Goldman E, Keenan TF, Melillo JM, Munger JW, Nadelhoffer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BD7710">
        <w:rPr>
          <w:rFonts w:ascii="Times New Roman" w:hAnsi="Times New Roman" w:cs="Times New Roman"/>
          <w:sz w:val="20"/>
          <w:szCs w:val="20"/>
        </w:rPr>
        <w:t>KJ, Ollinger SV, Orwig DA, Pederson N, Richardson AD, Savage K, Tang J,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BD7710">
        <w:rPr>
          <w:rFonts w:ascii="Times New Roman" w:hAnsi="Times New Roman" w:cs="Times New Roman"/>
          <w:sz w:val="20"/>
          <w:szCs w:val="20"/>
        </w:rPr>
        <w:t>Thompson JR, Williams CA, Wofsy SC, Zhou Z, Foster DR. 2020. Carbon budget of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BD7710">
        <w:rPr>
          <w:rFonts w:ascii="Times New Roman" w:hAnsi="Times New Roman" w:cs="Times New Roman"/>
          <w:sz w:val="20"/>
          <w:szCs w:val="20"/>
        </w:rPr>
        <w:t>the Harvard Forest long-term ecological research site: pattern, process, and response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BD7710">
        <w:rPr>
          <w:rFonts w:ascii="Times New Roman" w:hAnsi="Times New Roman" w:cs="Times New Roman"/>
          <w:sz w:val="20"/>
          <w:szCs w:val="20"/>
        </w:rPr>
        <w:t>to global change. Ecological Monographs 90(4):e01423 DOI 10.1002/ecm.1423.</w:t>
      </w:r>
    </w:p>
    <w:p w14:paraId="57B67AFC" w14:textId="0131078B" w:rsidR="00BD7710" w:rsidRDefault="00BD7710" w:rsidP="00BD7710">
      <w:pPr>
        <w:rPr>
          <w:rFonts w:ascii="Times New Roman" w:hAnsi="Times New Roman" w:cs="Times New Roman"/>
          <w:sz w:val="20"/>
          <w:szCs w:val="20"/>
        </w:rPr>
      </w:pPr>
      <w:proofErr w:type="spellStart"/>
      <w:r w:rsidRPr="00BD7710">
        <w:rPr>
          <w:rFonts w:ascii="Times New Roman" w:hAnsi="Times New Roman" w:cs="Times New Roman"/>
          <w:sz w:val="20"/>
          <w:szCs w:val="20"/>
        </w:rPr>
        <w:t>Grigal</w:t>
      </w:r>
      <w:proofErr w:type="spellEnd"/>
      <w:r w:rsidRPr="00BD7710">
        <w:rPr>
          <w:rFonts w:ascii="Times New Roman" w:hAnsi="Times New Roman" w:cs="Times New Roman"/>
          <w:sz w:val="20"/>
          <w:szCs w:val="20"/>
        </w:rPr>
        <w:t xml:space="preserve"> DF, </w:t>
      </w:r>
      <w:proofErr w:type="spellStart"/>
      <w:r w:rsidRPr="00BD7710">
        <w:rPr>
          <w:rFonts w:ascii="Times New Roman" w:hAnsi="Times New Roman" w:cs="Times New Roman"/>
          <w:sz w:val="20"/>
          <w:szCs w:val="20"/>
        </w:rPr>
        <w:t>Ohmann</w:t>
      </w:r>
      <w:proofErr w:type="spellEnd"/>
      <w:r w:rsidRPr="00BD7710">
        <w:rPr>
          <w:rFonts w:ascii="Times New Roman" w:hAnsi="Times New Roman" w:cs="Times New Roman"/>
          <w:sz w:val="20"/>
          <w:szCs w:val="20"/>
        </w:rPr>
        <w:t xml:space="preserve"> LF. 1977. Biomass estimation for some shrubs from northeastern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BD7710">
        <w:rPr>
          <w:rFonts w:ascii="Times New Roman" w:hAnsi="Times New Roman" w:cs="Times New Roman"/>
          <w:sz w:val="20"/>
          <w:szCs w:val="20"/>
        </w:rPr>
        <w:t>Minnesota.</w:t>
      </w:r>
      <w:r w:rsidR="0008654B">
        <w:rPr>
          <w:rFonts w:ascii="Times New Roman" w:hAnsi="Times New Roman" w:cs="Times New Roman"/>
          <w:sz w:val="20"/>
          <w:szCs w:val="20"/>
        </w:rPr>
        <w:t xml:space="preserve"> </w:t>
      </w:r>
      <w:r w:rsidR="0008654B" w:rsidRPr="0008654B">
        <w:rPr>
          <w:rFonts w:ascii="Times New Roman" w:hAnsi="Times New Roman" w:cs="Times New Roman"/>
          <w:sz w:val="20"/>
          <w:szCs w:val="20"/>
        </w:rPr>
        <w:t>St. Paul: US Department of Agriculture, Forest Service</w:t>
      </w:r>
      <w:r w:rsidR="0008654B">
        <w:rPr>
          <w:rFonts w:ascii="Times New Roman" w:hAnsi="Times New Roman" w:cs="Times New Roman"/>
          <w:sz w:val="20"/>
          <w:szCs w:val="20"/>
        </w:rPr>
        <w:t>.</w:t>
      </w:r>
    </w:p>
    <w:p w14:paraId="50FB2361" w14:textId="500C3709" w:rsidR="0008654B" w:rsidRDefault="0008654B" w:rsidP="0008654B">
      <w:pPr>
        <w:rPr>
          <w:rFonts w:ascii="Times New Roman" w:hAnsi="Times New Roman" w:cs="Times New Roman"/>
          <w:sz w:val="20"/>
          <w:szCs w:val="20"/>
        </w:rPr>
      </w:pPr>
      <w:r w:rsidRPr="0008654B">
        <w:rPr>
          <w:rFonts w:ascii="Times New Roman" w:hAnsi="Times New Roman" w:cs="Times New Roman"/>
          <w:sz w:val="20"/>
          <w:szCs w:val="20"/>
        </w:rPr>
        <w:t xml:space="preserve">Jenkins JC, </w:t>
      </w:r>
      <w:proofErr w:type="spellStart"/>
      <w:r w:rsidRPr="0008654B">
        <w:rPr>
          <w:rFonts w:ascii="Times New Roman" w:hAnsi="Times New Roman" w:cs="Times New Roman"/>
          <w:sz w:val="20"/>
          <w:szCs w:val="20"/>
        </w:rPr>
        <w:t>Chojnacky</w:t>
      </w:r>
      <w:proofErr w:type="spellEnd"/>
      <w:r w:rsidRPr="0008654B">
        <w:rPr>
          <w:rFonts w:ascii="Times New Roman" w:hAnsi="Times New Roman" w:cs="Times New Roman"/>
          <w:sz w:val="20"/>
          <w:szCs w:val="20"/>
        </w:rPr>
        <w:t xml:space="preserve"> DC, Heath LS, </w:t>
      </w:r>
      <w:proofErr w:type="spellStart"/>
      <w:r w:rsidRPr="0008654B">
        <w:rPr>
          <w:rFonts w:ascii="Times New Roman" w:hAnsi="Times New Roman" w:cs="Times New Roman"/>
          <w:sz w:val="20"/>
          <w:szCs w:val="20"/>
        </w:rPr>
        <w:t>Birdsey</w:t>
      </w:r>
      <w:proofErr w:type="spellEnd"/>
      <w:r w:rsidRPr="0008654B">
        <w:rPr>
          <w:rFonts w:ascii="Times New Roman" w:hAnsi="Times New Roman" w:cs="Times New Roman"/>
          <w:sz w:val="20"/>
          <w:szCs w:val="20"/>
        </w:rPr>
        <w:t xml:space="preserve"> RA. 2004. Comprehensive database of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08654B">
        <w:rPr>
          <w:rFonts w:ascii="Times New Roman" w:hAnsi="Times New Roman" w:cs="Times New Roman"/>
          <w:sz w:val="20"/>
          <w:szCs w:val="20"/>
        </w:rPr>
        <w:t>diameter-based biomass regressions for North American tree species. Gen. Tech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08654B">
        <w:rPr>
          <w:rFonts w:ascii="Times New Roman" w:hAnsi="Times New Roman" w:cs="Times New Roman"/>
          <w:sz w:val="20"/>
          <w:szCs w:val="20"/>
        </w:rPr>
        <w:t>Rep. NE-319. Newtown Square, PA: US Department of Agriculture, Forest Service,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08654B">
        <w:rPr>
          <w:rFonts w:ascii="Times New Roman" w:hAnsi="Times New Roman" w:cs="Times New Roman"/>
          <w:sz w:val="20"/>
          <w:szCs w:val="20"/>
        </w:rPr>
        <w:t>Northeastern Research Station. 45 p.[1 CD-ROM]. 319.</w:t>
      </w:r>
    </w:p>
    <w:p w14:paraId="7FA83A18" w14:textId="7E8A6668" w:rsidR="000F7787" w:rsidRDefault="000F7787" w:rsidP="000F7787">
      <w:pPr>
        <w:rPr>
          <w:rFonts w:ascii="Times New Roman" w:hAnsi="Times New Roman" w:cs="Times New Roman"/>
          <w:sz w:val="20"/>
          <w:szCs w:val="20"/>
        </w:rPr>
      </w:pPr>
      <w:r w:rsidRPr="000F7787">
        <w:rPr>
          <w:rFonts w:ascii="Times New Roman" w:hAnsi="Times New Roman" w:cs="Times New Roman"/>
          <w:sz w:val="20"/>
          <w:szCs w:val="20"/>
        </w:rPr>
        <w:lastRenderedPageBreak/>
        <w:t>Perala D, Alban D. 1994. Allometric biomass estimators for aspen-dominated ecosystems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0F7787">
        <w:rPr>
          <w:rFonts w:ascii="Times New Roman" w:hAnsi="Times New Roman" w:cs="Times New Roman"/>
          <w:sz w:val="20"/>
          <w:szCs w:val="20"/>
        </w:rPr>
        <w:t>in the Upper Great Lakes. Research Paper NC-314. US Department of Agriculture,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0F7787">
        <w:rPr>
          <w:rFonts w:ascii="Times New Roman" w:hAnsi="Times New Roman" w:cs="Times New Roman"/>
          <w:sz w:val="20"/>
          <w:szCs w:val="20"/>
        </w:rPr>
        <w:t>Forest Service, North Central Research Station, St. Paul, MN.</w:t>
      </w:r>
    </w:p>
    <w:p w14:paraId="1E87924E" w14:textId="12D35E63" w:rsidR="000F7787" w:rsidRDefault="00186D4C" w:rsidP="00186D4C">
      <w:pPr>
        <w:rPr>
          <w:rFonts w:ascii="Times New Roman" w:hAnsi="Times New Roman" w:cs="Times New Roman"/>
          <w:sz w:val="20"/>
          <w:szCs w:val="20"/>
        </w:rPr>
      </w:pPr>
      <w:proofErr w:type="spellStart"/>
      <w:r w:rsidRPr="00186D4C">
        <w:rPr>
          <w:rFonts w:ascii="Times New Roman" w:hAnsi="Times New Roman" w:cs="Times New Roman"/>
          <w:sz w:val="20"/>
          <w:szCs w:val="20"/>
        </w:rPr>
        <w:t>Roussopoulos</w:t>
      </w:r>
      <w:proofErr w:type="spellEnd"/>
      <w:r w:rsidRPr="00186D4C">
        <w:rPr>
          <w:rFonts w:ascii="Times New Roman" w:hAnsi="Times New Roman" w:cs="Times New Roman"/>
          <w:sz w:val="20"/>
          <w:szCs w:val="20"/>
        </w:rPr>
        <w:t xml:space="preserve"> PJ, Loomis RM. 1979. Weights and dimensional properties of shrubs and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186D4C">
        <w:rPr>
          <w:rFonts w:ascii="Times New Roman" w:hAnsi="Times New Roman" w:cs="Times New Roman"/>
          <w:sz w:val="20"/>
          <w:szCs w:val="20"/>
        </w:rPr>
        <w:t>small trees of the Great Lakes conifer forest. Research Paper NC-178. St. Paul, MN: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186D4C">
        <w:rPr>
          <w:rFonts w:ascii="Times New Roman" w:hAnsi="Times New Roman" w:cs="Times New Roman"/>
          <w:sz w:val="20"/>
          <w:szCs w:val="20"/>
        </w:rPr>
        <w:t>US Dept. of Agriculture, Forest Service, North Central Forest Experiment Station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186D4C">
        <w:rPr>
          <w:rFonts w:ascii="Times New Roman" w:hAnsi="Times New Roman" w:cs="Times New Roman"/>
          <w:sz w:val="20"/>
          <w:szCs w:val="20"/>
        </w:rPr>
        <w:t>178.</w:t>
      </w:r>
    </w:p>
    <w:p w14:paraId="51D8ABB2" w14:textId="0ADB447C" w:rsidR="00186D4C" w:rsidRDefault="00186D4C" w:rsidP="00186D4C">
      <w:pPr>
        <w:rPr>
          <w:rFonts w:ascii="Times New Roman" w:hAnsi="Times New Roman" w:cs="Times New Roman"/>
          <w:sz w:val="20"/>
          <w:szCs w:val="20"/>
        </w:rPr>
      </w:pPr>
      <w:r w:rsidRPr="00186D4C">
        <w:rPr>
          <w:rFonts w:ascii="Times New Roman" w:hAnsi="Times New Roman" w:cs="Times New Roman"/>
          <w:sz w:val="20"/>
          <w:szCs w:val="20"/>
        </w:rPr>
        <w:t>Smith WB, Brand GJ. 1983. Allometric biomass equations for 98 species of herbs,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186D4C">
        <w:rPr>
          <w:rFonts w:ascii="Times New Roman" w:hAnsi="Times New Roman" w:cs="Times New Roman"/>
          <w:sz w:val="20"/>
          <w:szCs w:val="20"/>
        </w:rPr>
        <w:t>shrubs, and small trees. Research Note NC-299. St. Paul, MN: US Dept. of Agriculture,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186D4C">
        <w:rPr>
          <w:rFonts w:ascii="Times New Roman" w:hAnsi="Times New Roman" w:cs="Times New Roman"/>
          <w:sz w:val="20"/>
          <w:szCs w:val="20"/>
        </w:rPr>
        <w:t>Forest Service, North Central Forest Experiment Station 299.</w:t>
      </w:r>
    </w:p>
    <w:p w14:paraId="41073C8E" w14:textId="5213A633" w:rsidR="00186D4C" w:rsidRPr="00186D4C" w:rsidRDefault="00186D4C" w:rsidP="00186D4C">
      <w:pPr>
        <w:rPr>
          <w:rFonts w:ascii="Times New Roman" w:hAnsi="Times New Roman" w:cs="Times New Roman"/>
          <w:sz w:val="20"/>
          <w:szCs w:val="20"/>
        </w:rPr>
      </w:pPr>
      <w:r w:rsidRPr="00186D4C">
        <w:rPr>
          <w:rFonts w:ascii="Times New Roman" w:hAnsi="Times New Roman" w:cs="Times New Roman"/>
          <w:sz w:val="20"/>
          <w:szCs w:val="20"/>
        </w:rPr>
        <w:t>Telfer E. 1969. Weight–diameter relationships for 22 woody plant species. Canadian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186D4C">
        <w:rPr>
          <w:rFonts w:ascii="Times New Roman" w:hAnsi="Times New Roman" w:cs="Times New Roman"/>
          <w:sz w:val="20"/>
          <w:szCs w:val="20"/>
        </w:rPr>
        <w:t>Journal of Botany 47:1851–1855 DOI 10.1139/b69-271.</w:t>
      </w:r>
    </w:p>
    <w:p w14:paraId="18DEF82E" w14:textId="693C9BF6" w:rsidR="00186D4C" w:rsidRDefault="00186D4C" w:rsidP="00186D4C">
      <w:pPr>
        <w:rPr>
          <w:rFonts w:ascii="Times New Roman" w:hAnsi="Times New Roman" w:cs="Times New Roman"/>
          <w:sz w:val="20"/>
          <w:szCs w:val="20"/>
        </w:rPr>
      </w:pPr>
      <w:r w:rsidRPr="00186D4C">
        <w:rPr>
          <w:rFonts w:ascii="Times New Roman" w:hAnsi="Times New Roman" w:cs="Times New Roman"/>
          <w:sz w:val="20"/>
          <w:szCs w:val="20"/>
        </w:rPr>
        <w:t>Ter-</w:t>
      </w:r>
      <w:proofErr w:type="spellStart"/>
      <w:r w:rsidRPr="00186D4C">
        <w:rPr>
          <w:rFonts w:ascii="Times New Roman" w:hAnsi="Times New Roman" w:cs="Times New Roman"/>
          <w:sz w:val="20"/>
          <w:szCs w:val="20"/>
        </w:rPr>
        <w:t>Mikaelian</w:t>
      </w:r>
      <w:proofErr w:type="spellEnd"/>
      <w:r w:rsidRPr="00186D4C">
        <w:rPr>
          <w:rFonts w:ascii="Times New Roman" w:hAnsi="Times New Roman" w:cs="Times New Roman"/>
          <w:sz w:val="20"/>
          <w:szCs w:val="20"/>
        </w:rPr>
        <w:t xml:space="preserve"> MT, </w:t>
      </w:r>
      <w:proofErr w:type="spellStart"/>
      <w:r w:rsidRPr="00186D4C">
        <w:rPr>
          <w:rFonts w:ascii="Times New Roman" w:hAnsi="Times New Roman" w:cs="Times New Roman"/>
          <w:sz w:val="20"/>
          <w:szCs w:val="20"/>
        </w:rPr>
        <w:t>Korzukhin</w:t>
      </w:r>
      <w:proofErr w:type="spellEnd"/>
      <w:r w:rsidRPr="00186D4C">
        <w:rPr>
          <w:rFonts w:ascii="Times New Roman" w:hAnsi="Times New Roman" w:cs="Times New Roman"/>
          <w:sz w:val="20"/>
          <w:szCs w:val="20"/>
        </w:rPr>
        <w:t xml:space="preserve"> MD. 1997. Biomass equations for sixty-five North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186D4C">
        <w:rPr>
          <w:rFonts w:ascii="Times New Roman" w:hAnsi="Times New Roman" w:cs="Times New Roman"/>
          <w:sz w:val="20"/>
          <w:szCs w:val="20"/>
        </w:rPr>
        <w:t>American tree species. Forest Ecology and Management 97:1–24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186D4C">
        <w:rPr>
          <w:rFonts w:ascii="Times New Roman" w:hAnsi="Times New Roman" w:cs="Times New Roman"/>
          <w:sz w:val="20"/>
          <w:szCs w:val="20"/>
        </w:rPr>
        <w:t>DOI 10.1016/S0378-1127(97)00019-4.</w:t>
      </w:r>
    </w:p>
    <w:p w14:paraId="55382467" w14:textId="0C6044EF" w:rsidR="00186D4C" w:rsidRDefault="00186D4C" w:rsidP="00186D4C">
      <w:pPr>
        <w:rPr>
          <w:rFonts w:ascii="Times New Roman" w:hAnsi="Times New Roman" w:cs="Times New Roman"/>
          <w:sz w:val="20"/>
          <w:szCs w:val="20"/>
        </w:rPr>
      </w:pPr>
      <w:proofErr w:type="spellStart"/>
      <w:r w:rsidRPr="00186D4C">
        <w:rPr>
          <w:rFonts w:ascii="Times New Roman" w:hAnsi="Times New Roman" w:cs="Times New Roman"/>
          <w:sz w:val="20"/>
          <w:szCs w:val="20"/>
        </w:rPr>
        <w:t>Wartluft</w:t>
      </w:r>
      <w:proofErr w:type="spellEnd"/>
      <w:r w:rsidRPr="00186D4C">
        <w:rPr>
          <w:rFonts w:ascii="Times New Roman" w:hAnsi="Times New Roman" w:cs="Times New Roman"/>
          <w:sz w:val="20"/>
          <w:szCs w:val="20"/>
        </w:rPr>
        <w:t xml:space="preserve"> JL. 1977. Weights of the small </w:t>
      </w:r>
      <w:proofErr w:type="spellStart"/>
      <w:r w:rsidRPr="00186D4C">
        <w:rPr>
          <w:rFonts w:ascii="Times New Roman" w:hAnsi="Times New Roman" w:cs="Times New Roman"/>
          <w:sz w:val="20"/>
          <w:szCs w:val="20"/>
        </w:rPr>
        <w:t>appalachian</w:t>
      </w:r>
      <w:proofErr w:type="spellEnd"/>
      <w:r w:rsidRPr="00186D4C">
        <w:rPr>
          <w:rFonts w:ascii="Times New Roman" w:hAnsi="Times New Roman" w:cs="Times New Roman"/>
          <w:sz w:val="20"/>
          <w:szCs w:val="20"/>
        </w:rPr>
        <w:t xml:space="preserve"> hardwood trees and components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186D4C">
        <w:rPr>
          <w:rFonts w:ascii="Times New Roman" w:hAnsi="Times New Roman" w:cs="Times New Roman"/>
          <w:sz w:val="20"/>
          <w:szCs w:val="20"/>
        </w:rPr>
        <w:t>Res. Pap. NE-366. Upper Darby, PA: US Department of Agriculture, Forest Service,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186D4C">
        <w:rPr>
          <w:rFonts w:ascii="Times New Roman" w:hAnsi="Times New Roman" w:cs="Times New Roman"/>
          <w:sz w:val="20"/>
          <w:szCs w:val="20"/>
        </w:rPr>
        <w:t>Northeastern Forest Experiment Station. 4p.</w:t>
      </w:r>
    </w:p>
    <w:p w14:paraId="644148C8" w14:textId="4C8AB753" w:rsidR="00F63D65" w:rsidRPr="004C78DF" w:rsidRDefault="00F63D65" w:rsidP="00F63D65">
      <w:pPr>
        <w:rPr>
          <w:rFonts w:ascii="Times New Roman" w:hAnsi="Times New Roman" w:cs="Times New Roman"/>
          <w:sz w:val="20"/>
          <w:szCs w:val="20"/>
        </w:rPr>
      </w:pPr>
      <w:r w:rsidRPr="00F63D65">
        <w:rPr>
          <w:rFonts w:ascii="Times New Roman" w:hAnsi="Times New Roman" w:cs="Times New Roman"/>
          <w:sz w:val="20"/>
          <w:szCs w:val="20"/>
        </w:rPr>
        <w:t xml:space="preserve">Young HE, </w:t>
      </w:r>
      <w:proofErr w:type="spellStart"/>
      <w:r w:rsidRPr="00F63D65">
        <w:rPr>
          <w:rFonts w:ascii="Times New Roman" w:hAnsi="Times New Roman" w:cs="Times New Roman"/>
          <w:sz w:val="20"/>
          <w:szCs w:val="20"/>
        </w:rPr>
        <w:t>Ribe</w:t>
      </w:r>
      <w:proofErr w:type="spellEnd"/>
      <w:r w:rsidRPr="00F63D65">
        <w:rPr>
          <w:rFonts w:ascii="Times New Roman" w:hAnsi="Times New Roman" w:cs="Times New Roman"/>
          <w:sz w:val="20"/>
          <w:szCs w:val="20"/>
        </w:rPr>
        <w:t xml:space="preserve"> JH, Wainwright K. 1980. Weight tables for tree and shrub species in</w:t>
      </w:r>
      <w:r w:rsidR="00C856B1">
        <w:rPr>
          <w:rFonts w:ascii="Times New Roman" w:hAnsi="Times New Roman" w:cs="Times New Roman"/>
          <w:sz w:val="20"/>
          <w:szCs w:val="20"/>
        </w:rPr>
        <w:t xml:space="preserve"> </w:t>
      </w:r>
      <w:r w:rsidRPr="00F63D65">
        <w:rPr>
          <w:rFonts w:ascii="Times New Roman" w:hAnsi="Times New Roman" w:cs="Times New Roman"/>
          <w:sz w:val="20"/>
          <w:szCs w:val="20"/>
        </w:rPr>
        <w:t>Maine. Life Sciences and Agriculture Experiment Station. Miscellaneous</w:t>
      </w:r>
      <w:r w:rsidR="00C856B1">
        <w:rPr>
          <w:rFonts w:ascii="Times New Roman" w:hAnsi="Times New Roman" w:cs="Times New Roman"/>
          <w:sz w:val="20"/>
          <w:szCs w:val="20"/>
        </w:rPr>
        <w:t xml:space="preserve"> </w:t>
      </w:r>
      <w:r w:rsidRPr="00F63D65">
        <w:rPr>
          <w:rFonts w:ascii="Times New Roman" w:hAnsi="Times New Roman" w:cs="Times New Roman"/>
          <w:sz w:val="20"/>
          <w:szCs w:val="20"/>
        </w:rPr>
        <w:t>report (USA).</w:t>
      </w:r>
    </w:p>
    <w:sectPr w:rsidR="00F63D65" w:rsidRPr="004C78DF" w:rsidSect="00B746A3">
      <w:pgSz w:w="12240" w:h="15840"/>
      <w:pgMar w:top="1440" w:right="1080" w:bottom="144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42496"/>
    <w:rsid w:val="00042496"/>
    <w:rsid w:val="0008197C"/>
    <w:rsid w:val="0008654B"/>
    <w:rsid w:val="000F7787"/>
    <w:rsid w:val="00186D4C"/>
    <w:rsid w:val="001B29D8"/>
    <w:rsid w:val="001B6BC7"/>
    <w:rsid w:val="001C5022"/>
    <w:rsid w:val="001D4A71"/>
    <w:rsid w:val="00211564"/>
    <w:rsid w:val="00237758"/>
    <w:rsid w:val="0029704E"/>
    <w:rsid w:val="00313960"/>
    <w:rsid w:val="00333BDE"/>
    <w:rsid w:val="003E7D9B"/>
    <w:rsid w:val="00412D52"/>
    <w:rsid w:val="00434734"/>
    <w:rsid w:val="004C59C5"/>
    <w:rsid w:val="004C78DF"/>
    <w:rsid w:val="00511C5B"/>
    <w:rsid w:val="005B0414"/>
    <w:rsid w:val="005B4E26"/>
    <w:rsid w:val="00681BB5"/>
    <w:rsid w:val="006D169A"/>
    <w:rsid w:val="006E0A49"/>
    <w:rsid w:val="00802030"/>
    <w:rsid w:val="00870E3B"/>
    <w:rsid w:val="0089075A"/>
    <w:rsid w:val="00947716"/>
    <w:rsid w:val="0098542A"/>
    <w:rsid w:val="009A024E"/>
    <w:rsid w:val="00A05194"/>
    <w:rsid w:val="00A50A04"/>
    <w:rsid w:val="00A621B4"/>
    <w:rsid w:val="00A72EA0"/>
    <w:rsid w:val="00A86107"/>
    <w:rsid w:val="00AC3AD1"/>
    <w:rsid w:val="00AD3B49"/>
    <w:rsid w:val="00B348F7"/>
    <w:rsid w:val="00B51145"/>
    <w:rsid w:val="00B746A3"/>
    <w:rsid w:val="00BD7710"/>
    <w:rsid w:val="00C10D20"/>
    <w:rsid w:val="00C856B1"/>
    <w:rsid w:val="00C87221"/>
    <w:rsid w:val="00CC19AE"/>
    <w:rsid w:val="00D13797"/>
    <w:rsid w:val="00D138FF"/>
    <w:rsid w:val="00D300B2"/>
    <w:rsid w:val="00D36823"/>
    <w:rsid w:val="00D63714"/>
    <w:rsid w:val="00D77964"/>
    <w:rsid w:val="00D95AFB"/>
    <w:rsid w:val="00DA5738"/>
    <w:rsid w:val="00DD3AAB"/>
    <w:rsid w:val="00DF2077"/>
    <w:rsid w:val="00E50D7C"/>
    <w:rsid w:val="00EC4BBB"/>
    <w:rsid w:val="00F63D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BC6FCB"/>
  <w15:chartTrackingRefBased/>
  <w15:docId w15:val="{928AFBCA-BCA8-4EBB-8372-247B1FFEB8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1396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13960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591428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3</Pages>
  <Words>11741</Words>
  <Characters>66927</Characters>
  <Application>Microsoft Office Word</Application>
  <DocSecurity>0</DocSecurity>
  <Lines>557</Lines>
  <Paragraphs>1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arvard University</Company>
  <LinksUpToDate>false</LinksUpToDate>
  <CharactersWithSpaces>785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rwig, David Alan</dc:creator>
  <cp:keywords/>
  <dc:description/>
  <cp:lastModifiedBy>Orwig, David Alan</cp:lastModifiedBy>
  <cp:revision>10</cp:revision>
  <cp:lastPrinted>2021-12-21T22:05:00Z</cp:lastPrinted>
  <dcterms:created xsi:type="dcterms:W3CDTF">2020-09-15T14:12:00Z</dcterms:created>
  <dcterms:modified xsi:type="dcterms:W3CDTF">2021-12-21T22:24:00Z</dcterms:modified>
</cp:coreProperties>
</file>